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C45421" w14:textId="77777777" w:rsidR="00952357" w:rsidRDefault="00664C90" w:rsidP="00952357">
      <w:pPr>
        <w:spacing w:after="0"/>
        <w:jc w:val="both"/>
        <w:rPr>
          <w:color w:val="000000"/>
        </w:rPr>
      </w:pPr>
      <w:r>
        <w:rPr>
          <w:color w:val="000000"/>
        </w:rPr>
        <w:t>C</w:t>
      </w:r>
      <w:r w:rsidR="00CD3FC9" w:rsidRPr="00CD3FC9">
        <w:rPr>
          <w:color w:val="000000"/>
        </w:rPr>
        <w:t>lassification:</w:t>
      </w:r>
      <w:r w:rsidR="00CD3FC9">
        <w:rPr>
          <w:color w:val="000000"/>
        </w:rPr>
        <w:t xml:space="preserve"> </w:t>
      </w:r>
    </w:p>
    <w:p w14:paraId="4DEE7F87" w14:textId="51DC476F" w:rsidR="00CD3FC9" w:rsidRDefault="00664C90" w:rsidP="00952357">
      <w:pPr>
        <w:spacing w:after="240"/>
        <w:jc w:val="both"/>
        <w:rPr>
          <w:b/>
          <w:color w:val="000000"/>
        </w:rPr>
      </w:pPr>
      <w:r w:rsidRPr="00AF4DCB">
        <w:rPr>
          <w:b/>
          <w:color w:val="000000"/>
        </w:rPr>
        <w:t>BIOLOGICAL SCIENCES (</w:t>
      </w:r>
      <w:r w:rsidR="00952357" w:rsidRPr="00AF4DCB">
        <w:rPr>
          <w:b/>
          <w:color w:val="000000"/>
        </w:rPr>
        <w:t>Genetics)</w:t>
      </w:r>
    </w:p>
    <w:p w14:paraId="4E23A187" w14:textId="54463FFE" w:rsidR="00DE6A7E" w:rsidRPr="00DE6A7E" w:rsidRDefault="00DE6A7E" w:rsidP="00DE6A7E">
      <w:pPr>
        <w:spacing w:after="0"/>
        <w:jc w:val="both"/>
        <w:rPr>
          <w:color w:val="000000"/>
        </w:rPr>
      </w:pPr>
      <w:r w:rsidRPr="00DE6A7E">
        <w:rPr>
          <w:color w:val="000000"/>
        </w:rPr>
        <w:t>Title:</w:t>
      </w:r>
    </w:p>
    <w:p w14:paraId="279DBC1E" w14:textId="02DF8351" w:rsidR="00AF4DCB" w:rsidRPr="00DE6A7E" w:rsidRDefault="00AF4DCB" w:rsidP="00DE6A7E">
      <w:pPr>
        <w:pStyle w:val="Title"/>
      </w:pPr>
      <w:r w:rsidRPr="00DE6A7E">
        <w:t xml:space="preserve">Evaluating the Contribution of Rare Variants to </w:t>
      </w:r>
      <w:r w:rsidR="006E0D13">
        <w:t>Type 2 Diabetes and Related Traits</w:t>
      </w:r>
      <w:r w:rsidRPr="00DE6A7E">
        <w:t xml:space="preserve"> using Pedigrees </w:t>
      </w:r>
    </w:p>
    <w:p w14:paraId="56CA7C8D" w14:textId="77777777" w:rsidR="009525A1" w:rsidRPr="00AF4DCB" w:rsidRDefault="009525A1" w:rsidP="00DE6A7E">
      <w:pPr>
        <w:spacing w:after="0"/>
        <w:jc w:val="both"/>
        <w:rPr>
          <w:color w:val="000000"/>
        </w:rPr>
      </w:pPr>
      <w:r w:rsidRPr="00AF4DCB">
        <w:rPr>
          <w:color w:val="000000"/>
        </w:rPr>
        <w:t>Authors:</w:t>
      </w:r>
    </w:p>
    <w:p w14:paraId="16D3ABDB" w14:textId="0A772748" w:rsidR="006F2A71" w:rsidRPr="00290F9B" w:rsidRDefault="006F2A71" w:rsidP="006F2A71">
      <w:r w:rsidRPr="00AF4DCB">
        <w:t>Goo Jun</w:t>
      </w:r>
      <w:r w:rsidRPr="00AF4DCB">
        <w:rPr>
          <w:vertAlign w:val="superscript"/>
        </w:rPr>
        <w:t>1,2*</w:t>
      </w:r>
      <w:r w:rsidRPr="00AF4DCB">
        <w:t>, Alisa Manning</w:t>
      </w:r>
      <w:r w:rsidRPr="00AF4DCB">
        <w:rPr>
          <w:vertAlign w:val="superscript"/>
        </w:rPr>
        <w:t>3*</w:t>
      </w:r>
      <w:r w:rsidRPr="00AF4DCB">
        <w:t xml:space="preserve">, </w:t>
      </w:r>
      <w:proofErr w:type="spellStart"/>
      <w:r w:rsidRPr="00AF4DCB">
        <w:t>Marcio</w:t>
      </w:r>
      <w:proofErr w:type="spellEnd"/>
      <w:r w:rsidRPr="00AF4DCB">
        <w:t xml:space="preserve"> Almeida</w:t>
      </w:r>
      <w:r w:rsidRPr="00AF4DCB">
        <w:rPr>
          <w:vertAlign w:val="superscript"/>
        </w:rPr>
        <w:t>4*</w:t>
      </w:r>
      <w:r w:rsidRPr="00AF4DCB">
        <w:t>, Matt</w:t>
      </w:r>
      <w:r w:rsidR="00885905" w:rsidRPr="00AF4DCB">
        <w:t>hew</w:t>
      </w:r>
      <w:r w:rsidRPr="00AF4DCB">
        <w:t xml:space="preserve"> Zawistowski</w:t>
      </w:r>
      <w:r w:rsidRPr="00AF4DCB">
        <w:rPr>
          <w:vertAlign w:val="superscript"/>
        </w:rPr>
        <w:t>1*</w:t>
      </w:r>
      <w:r w:rsidRPr="00AF4DCB">
        <w:t>, Andrew R Wood</w:t>
      </w:r>
      <w:r w:rsidRPr="00AF4DCB">
        <w:rPr>
          <w:vertAlign w:val="superscript"/>
        </w:rPr>
        <w:t>5*</w:t>
      </w:r>
      <w:r w:rsidRPr="00AF4DCB">
        <w:t>, Tanya Teslovich</w:t>
      </w:r>
      <w:r w:rsidRPr="00AF4DCB">
        <w:rPr>
          <w:vertAlign w:val="superscript"/>
        </w:rPr>
        <w:t>1</w:t>
      </w:r>
      <w:r w:rsidRPr="00290F9B">
        <w:rPr>
          <w:vertAlign w:val="superscript"/>
        </w:rPr>
        <w:t>*</w:t>
      </w:r>
      <w:r w:rsidRPr="00290F9B">
        <w:t xml:space="preserve">, </w:t>
      </w:r>
      <w:r w:rsidRPr="00290F9B">
        <w:rPr>
          <w:rFonts w:cs="Helvetica"/>
        </w:rPr>
        <w:t>Christian Fuchsberger</w:t>
      </w:r>
      <w:r w:rsidRPr="00290F9B">
        <w:rPr>
          <w:rFonts w:cs="Helvetica"/>
          <w:vertAlign w:val="superscript"/>
        </w:rPr>
        <w:t>1</w:t>
      </w:r>
      <w:r w:rsidR="005F3497">
        <w:rPr>
          <w:rFonts w:cs="Helvetica"/>
          <w:vertAlign w:val="superscript"/>
        </w:rPr>
        <w:t>,48</w:t>
      </w:r>
      <w:r w:rsidRPr="00290F9B">
        <w:rPr>
          <w:rFonts w:cs="Helvetica"/>
        </w:rPr>
        <w:t xml:space="preserve">, </w:t>
      </w:r>
      <w:proofErr w:type="spellStart"/>
      <w:r w:rsidRPr="00290F9B">
        <w:rPr>
          <w:rFonts w:cs="Helvetica"/>
        </w:rPr>
        <w:t>Shuang</w:t>
      </w:r>
      <w:proofErr w:type="spellEnd"/>
      <w:r w:rsidRPr="00290F9B">
        <w:rPr>
          <w:rFonts w:cs="Helvetica"/>
        </w:rPr>
        <w:t xml:space="preserve"> Feng</w:t>
      </w:r>
      <w:r w:rsidRPr="00290F9B">
        <w:rPr>
          <w:rFonts w:cs="Helvetica"/>
          <w:vertAlign w:val="superscript"/>
        </w:rPr>
        <w:t>1</w:t>
      </w:r>
      <w:r w:rsidRPr="00290F9B">
        <w:rPr>
          <w:rFonts w:cs="Helvetica"/>
        </w:rPr>
        <w:t>, Pablo Cingolani</w:t>
      </w:r>
      <w:r w:rsidRPr="00290F9B">
        <w:rPr>
          <w:rFonts w:cs="Helvetica"/>
          <w:vertAlign w:val="superscript"/>
        </w:rPr>
        <w:t>6</w:t>
      </w:r>
      <w:r w:rsidRPr="00290F9B">
        <w:rPr>
          <w:rFonts w:cs="Helvetica"/>
        </w:rPr>
        <w:t>, Kyle Gaulton</w:t>
      </w:r>
      <w:r w:rsidRPr="00290F9B">
        <w:rPr>
          <w:rFonts w:cs="Helvetica"/>
          <w:vertAlign w:val="superscript"/>
        </w:rPr>
        <w:t>7</w:t>
      </w:r>
      <w:r w:rsidRPr="00290F9B">
        <w:rPr>
          <w:rFonts w:cs="Helvetica"/>
        </w:rPr>
        <w:t>, Thomas Dyer</w:t>
      </w:r>
      <w:r w:rsidRPr="00290F9B">
        <w:rPr>
          <w:rFonts w:cs="Helvetica"/>
          <w:vertAlign w:val="superscript"/>
        </w:rPr>
        <w:t>4</w:t>
      </w:r>
      <w:r w:rsidRPr="00290F9B">
        <w:rPr>
          <w:rFonts w:cs="Helvetica"/>
        </w:rPr>
        <w:t xml:space="preserve">, </w:t>
      </w:r>
      <w:r w:rsidRPr="00290F9B">
        <w:t>Thomas W Blackwell</w:t>
      </w:r>
      <w:r w:rsidRPr="00290F9B">
        <w:rPr>
          <w:vertAlign w:val="superscript"/>
        </w:rPr>
        <w:t>1</w:t>
      </w:r>
      <w:r w:rsidRPr="00290F9B">
        <w:t>, Han Chen</w:t>
      </w:r>
      <w:r w:rsidR="00BA4EBB">
        <w:rPr>
          <w:vertAlign w:val="superscript"/>
        </w:rPr>
        <w:t>2,8,</w:t>
      </w:r>
      <w:r w:rsidRPr="00290F9B">
        <w:rPr>
          <w:vertAlign w:val="superscript"/>
        </w:rPr>
        <w:t>9</w:t>
      </w:r>
      <w:r w:rsidRPr="00290F9B">
        <w:t>, Peter S Chines</w:t>
      </w:r>
      <w:r w:rsidRPr="00290F9B">
        <w:rPr>
          <w:vertAlign w:val="superscript"/>
        </w:rPr>
        <w:t>10</w:t>
      </w:r>
      <w:r w:rsidRPr="00290F9B">
        <w:t xml:space="preserve">, </w:t>
      </w:r>
      <w:proofErr w:type="spellStart"/>
      <w:r w:rsidRPr="00290F9B">
        <w:t>Sungky</w:t>
      </w:r>
      <w:r w:rsidR="000B1C79">
        <w:t>o</w:t>
      </w:r>
      <w:r w:rsidRPr="00290F9B">
        <w:t>ung</w:t>
      </w:r>
      <w:proofErr w:type="spellEnd"/>
      <w:r w:rsidRPr="00290F9B">
        <w:t xml:space="preserve"> Choi</w:t>
      </w:r>
      <w:r w:rsidRPr="00290F9B">
        <w:rPr>
          <w:vertAlign w:val="superscript"/>
        </w:rPr>
        <w:t>11</w:t>
      </w:r>
      <w:r w:rsidRPr="00290F9B">
        <w:t>,</w:t>
      </w:r>
      <w:r w:rsidR="00312B38">
        <w:t xml:space="preserve"> </w:t>
      </w:r>
      <w:r w:rsidRPr="00290F9B">
        <w:t>Claire Churchhouse</w:t>
      </w:r>
      <w:r w:rsidRPr="00290F9B">
        <w:rPr>
          <w:vertAlign w:val="superscript"/>
        </w:rPr>
        <w:t>3</w:t>
      </w:r>
      <w:r w:rsidRPr="00290F9B">
        <w:t>, Pierre Fontanillas</w:t>
      </w:r>
      <w:r w:rsidRPr="00290F9B">
        <w:rPr>
          <w:vertAlign w:val="superscript"/>
        </w:rPr>
        <w:t>3</w:t>
      </w:r>
      <w:r w:rsidRPr="00290F9B">
        <w:t>, Ryan King</w:t>
      </w:r>
      <w:r w:rsidR="000B1C79">
        <w:rPr>
          <w:vertAlign w:val="superscript"/>
        </w:rPr>
        <w:t>12</w:t>
      </w:r>
      <w:r w:rsidRPr="00290F9B">
        <w:t xml:space="preserve">, </w:t>
      </w:r>
      <w:proofErr w:type="spellStart"/>
      <w:r w:rsidRPr="00290F9B">
        <w:t>SungYoung</w:t>
      </w:r>
      <w:proofErr w:type="spellEnd"/>
      <w:r w:rsidRPr="00290F9B">
        <w:t xml:space="preserve"> Lee</w:t>
      </w:r>
      <w:r w:rsidR="003A50F1">
        <w:rPr>
          <w:vertAlign w:val="superscript"/>
        </w:rPr>
        <w:t>47</w:t>
      </w:r>
      <w:r w:rsidRPr="00290F9B">
        <w:t xml:space="preserve">, Stephen </w:t>
      </w:r>
      <w:r w:rsidR="00A245FB">
        <w:t xml:space="preserve">E. </w:t>
      </w:r>
      <w:r w:rsidRPr="00290F9B">
        <w:t>Lincoln</w:t>
      </w:r>
      <w:r w:rsidR="000B1C79">
        <w:rPr>
          <w:vertAlign w:val="superscript"/>
        </w:rPr>
        <w:t>14</w:t>
      </w:r>
      <w:r w:rsidR="00A245FB">
        <w:rPr>
          <w:vertAlign w:val="superscript"/>
        </w:rPr>
        <w:t>,46</w:t>
      </w:r>
      <w:r w:rsidRPr="00290F9B">
        <w:t xml:space="preserve">, </w:t>
      </w:r>
      <w:proofErr w:type="spellStart"/>
      <w:r w:rsidRPr="00290F9B">
        <w:t>Vasily</w:t>
      </w:r>
      <w:proofErr w:type="spellEnd"/>
      <w:r w:rsidRPr="00290F9B">
        <w:t xml:space="preserve"> Trubetskoy</w:t>
      </w:r>
      <w:r w:rsidRPr="00290F9B">
        <w:rPr>
          <w:vertAlign w:val="superscript"/>
        </w:rPr>
        <w:t>12</w:t>
      </w:r>
      <w:r w:rsidRPr="00290F9B">
        <w:t>, Mark DePristo</w:t>
      </w:r>
      <w:r w:rsidRPr="00290F9B">
        <w:rPr>
          <w:vertAlign w:val="superscript"/>
        </w:rPr>
        <w:t>3</w:t>
      </w:r>
      <w:r w:rsidRPr="00290F9B">
        <w:t>, Tasha Fingerlin</w:t>
      </w:r>
      <w:r w:rsidR="000B1C79">
        <w:rPr>
          <w:vertAlign w:val="superscript"/>
        </w:rPr>
        <w:t>15</w:t>
      </w:r>
      <w:r w:rsidRPr="00290F9B">
        <w:t>, Robert Grossman</w:t>
      </w:r>
      <w:r w:rsidRPr="00290F9B">
        <w:rPr>
          <w:vertAlign w:val="superscript"/>
        </w:rPr>
        <w:t>12</w:t>
      </w:r>
      <w:r w:rsidRPr="00290F9B">
        <w:t>, Jason Grundstad</w:t>
      </w:r>
      <w:r w:rsidRPr="00290F9B">
        <w:rPr>
          <w:vertAlign w:val="superscript"/>
        </w:rPr>
        <w:t>12</w:t>
      </w:r>
      <w:r w:rsidRPr="00290F9B">
        <w:t>, Alison Heath</w:t>
      </w:r>
      <w:r w:rsidRPr="00290F9B">
        <w:rPr>
          <w:vertAlign w:val="superscript"/>
        </w:rPr>
        <w:t>12</w:t>
      </w:r>
      <w:r w:rsidRPr="00290F9B">
        <w:t xml:space="preserve">, </w:t>
      </w:r>
      <w:proofErr w:type="spellStart"/>
      <w:r w:rsidRPr="00290F9B">
        <w:t>Jayoun</w:t>
      </w:r>
      <w:proofErr w:type="spellEnd"/>
      <w:r w:rsidRPr="00290F9B">
        <w:t xml:space="preserve"> Kim</w:t>
      </w:r>
      <w:r w:rsidR="000B1C79">
        <w:rPr>
          <w:vertAlign w:val="superscript"/>
        </w:rPr>
        <w:t>13</w:t>
      </w:r>
      <w:r w:rsidRPr="00290F9B">
        <w:t xml:space="preserve">, Young </w:t>
      </w:r>
      <w:proofErr w:type="spellStart"/>
      <w:r w:rsidRPr="00290F9B">
        <w:t>Jin</w:t>
      </w:r>
      <w:proofErr w:type="spellEnd"/>
      <w:r w:rsidRPr="00290F9B">
        <w:t xml:space="preserve"> Kim</w:t>
      </w:r>
      <w:r w:rsidR="000B1C79">
        <w:rPr>
          <w:vertAlign w:val="superscript"/>
        </w:rPr>
        <w:t>16</w:t>
      </w:r>
      <w:r w:rsidRPr="00290F9B">
        <w:t>, Jason Laramie</w:t>
      </w:r>
      <w:r w:rsidR="000B1C79">
        <w:rPr>
          <w:vertAlign w:val="superscript"/>
        </w:rPr>
        <w:t>14</w:t>
      </w:r>
      <w:r w:rsidRPr="00290F9B">
        <w:t xml:space="preserve">, </w:t>
      </w:r>
      <w:proofErr w:type="spellStart"/>
      <w:r w:rsidRPr="00290F9B">
        <w:t>Jaehoon</w:t>
      </w:r>
      <w:proofErr w:type="spellEnd"/>
      <w:r w:rsidRPr="00290F9B">
        <w:t xml:space="preserve"> Lee</w:t>
      </w:r>
      <w:r w:rsidR="000B1C79">
        <w:rPr>
          <w:vertAlign w:val="superscript"/>
        </w:rPr>
        <w:t>13</w:t>
      </w:r>
      <w:r w:rsidRPr="00290F9B">
        <w:t xml:space="preserve">, </w:t>
      </w:r>
      <w:proofErr w:type="spellStart"/>
      <w:r w:rsidRPr="00290F9B">
        <w:t>Heng</w:t>
      </w:r>
      <w:proofErr w:type="spellEnd"/>
      <w:r w:rsidRPr="00290F9B">
        <w:t xml:space="preserve"> Li</w:t>
      </w:r>
      <w:r w:rsidRPr="00290F9B">
        <w:rPr>
          <w:vertAlign w:val="superscript"/>
        </w:rPr>
        <w:t>3</w:t>
      </w:r>
      <w:r w:rsidRPr="00290F9B">
        <w:t xml:space="preserve">, </w:t>
      </w:r>
      <w:proofErr w:type="spellStart"/>
      <w:r w:rsidRPr="00290F9B">
        <w:t>Xuanyao</w:t>
      </w:r>
      <w:proofErr w:type="spellEnd"/>
      <w:r w:rsidRPr="00290F9B">
        <w:t xml:space="preserve"> Liu</w:t>
      </w:r>
      <w:r w:rsidR="000B1C79">
        <w:rPr>
          <w:vertAlign w:val="superscript"/>
        </w:rPr>
        <w:t>17</w:t>
      </w:r>
      <w:r w:rsidRPr="00290F9B">
        <w:t>, Oren Livne</w:t>
      </w:r>
      <w:r w:rsidRPr="00290F9B">
        <w:rPr>
          <w:vertAlign w:val="superscript"/>
        </w:rPr>
        <w:t>12</w:t>
      </w:r>
      <w:r w:rsidRPr="00290F9B">
        <w:t>, Adam E Locke</w:t>
      </w:r>
      <w:r w:rsidRPr="00290F9B">
        <w:rPr>
          <w:vertAlign w:val="superscript"/>
        </w:rPr>
        <w:t>1</w:t>
      </w:r>
      <w:r w:rsidRPr="00290F9B">
        <w:t>, Julian Maller</w:t>
      </w:r>
      <w:r w:rsidR="00A75C7D">
        <w:rPr>
          <w:vertAlign w:val="superscript"/>
        </w:rPr>
        <w:t>18</w:t>
      </w:r>
      <w:r w:rsidRPr="00290F9B">
        <w:t>, Alexander Mazur</w:t>
      </w:r>
      <w:r w:rsidRPr="00290F9B">
        <w:rPr>
          <w:rFonts w:cs="Helvetica"/>
          <w:vertAlign w:val="superscript"/>
        </w:rPr>
        <w:t>6</w:t>
      </w:r>
      <w:r w:rsidRPr="00290F9B">
        <w:t>, Andrew P Morris</w:t>
      </w:r>
      <w:r w:rsidR="00DA3A5B">
        <w:rPr>
          <w:vertAlign w:val="superscript"/>
        </w:rPr>
        <w:t>7</w:t>
      </w:r>
      <w:r w:rsidRPr="00290F9B">
        <w:rPr>
          <w:vertAlign w:val="superscript"/>
        </w:rPr>
        <w:t>,19</w:t>
      </w:r>
      <w:r w:rsidRPr="00290F9B">
        <w:t>, Toni I Pollin</w:t>
      </w:r>
      <w:r w:rsidRPr="00290F9B">
        <w:rPr>
          <w:vertAlign w:val="superscript"/>
        </w:rPr>
        <w:t>20</w:t>
      </w:r>
      <w:r w:rsidRPr="00290F9B">
        <w:t>, Derek Ragona</w:t>
      </w:r>
      <w:r w:rsidRPr="00290F9B">
        <w:rPr>
          <w:vertAlign w:val="superscript"/>
        </w:rPr>
        <w:t>12</w:t>
      </w:r>
      <w:r w:rsidRPr="00290F9B">
        <w:t>, David Reich</w:t>
      </w:r>
      <w:r w:rsidRPr="00290F9B">
        <w:rPr>
          <w:vertAlign w:val="superscript"/>
        </w:rPr>
        <w:t>2</w:t>
      </w:r>
      <w:r w:rsidR="00A75C7D">
        <w:rPr>
          <w:vertAlign w:val="superscript"/>
        </w:rPr>
        <w:t>1</w:t>
      </w:r>
      <w:r w:rsidRPr="00290F9B">
        <w:t>, Manuel A Rivas</w:t>
      </w:r>
      <w:r w:rsidRPr="00290F9B">
        <w:rPr>
          <w:vertAlign w:val="superscript"/>
        </w:rPr>
        <w:t>7</w:t>
      </w:r>
      <w:r w:rsidRPr="00290F9B">
        <w:t>,  Laura J Scott</w:t>
      </w:r>
      <w:r w:rsidRPr="00290F9B">
        <w:rPr>
          <w:vertAlign w:val="superscript"/>
        </w:rPr>
        <w:t>1</w:t>
      </w:r>
      <w:r w:rsidRPr="00290F9B">
        <w:t xml:space="preserve">, </w:t>
      </w:r>
      <w:proofErr w:type="spellStart"/>
      <w:r w:rsidRPr="00290F9B">
        <w:t>Xueling</w:t>
      </w:r>
      <w:proofErr w:type="spellEnd"/>
      <w:r w:rsidRPr="00290F9B">
        <w:t xml:space="preserve"> Sim</w:t>
      </w:r>
      <w:r w:rsidR="00A75C7D">
        <w:rPr>
          <w:vertAlign w:val="superscript"/>
        </w:rPr>
        <w:t>1,17</w:t>
      </w:r>
      <w:r w:rsidRPr="00290F9B">
        <w:t>, Rick Tearle</w:t>
      </w:r>
      <w:r w:rsidR="00A75C7D">
        <w:rPr>
          <w:vertAlign w:val="superscript"/>
        </w:rPr>
        <w:t>14</w:t>
      </w:r>
      <w:r w:rsidRPr="00290F9B">
        <w:t xml:space="preserve">, </w:t>
      </w:r>
      <w:proofErr w:type="spellStart"/>
      <w:r w:rsidRPr="00290F9B">
        <w:t>Yik</w:t>
      </w:r>
      <w:proofErr w:type="spellEnd"/>
      <w:r w:rsidRPr="00290F9B">
        <w:t xml:space="preserve"> Ying Teo</w:t>
      </w:r>
      <w:r w:rsidR="00A75C7D">
        <w:rPr>
          <w:vertAlign w:val="superscript"/>
        </w:rPr>
        <w:t>17,22,23</w:t>
      </w:r>
      <w:r w:rsidRPr="00290F9B">
        <w:t>, Amy L Williams</w:t>
      </w:r>
      <w:r w:rsidR="00A75C7D">
        <w:rPr>
          <w:vertAlign w:val="superscript"/>
        </w:rPr>
        <w:t>3</w:t>
      </w:r>
      <w:r w:rsidRPr="00290F9B">
        <w:t>, Sebastian Zöllner</w:t>
      </w:r>
      <w:r w:rsidRPr="00290F9B">
        <w:rPr>
          <w:vertAlign w:val="superscript"/>
        </w:rPr>
        <w:t>1</w:t>
      </w:r>
      <w:r w:rsidRPr="00290F9B">
        <w:t>, Joanne E Curran</w:t>
      </w:r>
      <w:r w:rsidRPr="00290F9B">
        <w:rPr>
          <w:vertAlign w:val="superscript"/>
        </w:rPr>
        <w:t>4</w:t>
      </w:r>
      <w:r w:rsidRPr="00290F9B">
        <w:t>, Juan Peralta</w:t>
      </w:r>
      <w:r w:rsidRPr="00290F9B">
        <w:rPr>
          <w:vertAlign w:val="superscript"/>
        </w:rPr>
        <w:t>4</w:t>
      </w:r>
      <w:r w:rsidRPr="00290F9B">
        <w:t xml:space="preserve">, </w:t>
      </w:r>
      <w:proofErr w:type="spellStart"/>
      <w:r w:rsidRPr="00290F9B">
        <w:t>Beena</w:t>
      </w:r>
      <w:proofErr w:type="spellEnd"/>
      <w:r w:rsidRPr="00290F9B">
        <w:t xml:space="preserve"> Akolkar</w:t>
      </w:r>
      <w:r w:rsidR="00A75C7D">
        <w:rPr>
          <w:vertAlign w:val="superscript"/>
        </w:rPr>
        <w:t>24</w:t>
      </w:r>
      <w:r w:rsidRPr="00290F9B">
        <w:t>, Graeme I Bell</w:t>
      </w:r>
      <w:r w:rsidR="00801ACA">
        <w:rPr>
          <w:vertAlign w:val="superscript"/>
        </w:rPr>
        <w:t>29</w:t>
      </w:r>
      <w:r w:rsidRPr="00290F9B">
        <w:t>, Noël P Burtt</w:t>
      </w:r>
      <w:r w:rsidR="00801ACA">
        <w:rPr>
          <w:vertAlign w:val="superscript"/>
        </w:rPr>
        <w:t>3</w:t>
      </w:r>
      <w:r w:rsidRPr="00290F9B">
        <w:t>, Nancy J Cox</w:t>
      </w:r>
      <w:r w:rsidRPr="00290F9B">
        <w:rPr>
          <w:vertAlign w:val="superscript"/>
        </w:rPr>
        <w:t>12</w:t>
      </w:r>
      <w:r w:rsidR="00420AE0">
        <w:rPr>
          <w:vertAlign w:val="superscript"/>
        </w:rPr>
        <w:t>,4</w:t>
      </w:r>
      <w:r w:rsidR="00F722E1">
        <w:rPr>
          <w:vertAlign w:val="superscript"/>
        </w:rPr>
        <w:t>5</w:t>
      </w:r>
      <w:r w:rsidRPr="00290F9B">
        <w:t>, Jose C Florez</w:t>
      </w:r>
      <w:r w:rsidR="00801ACA">
        <w:rPr>
          <w:vertAlign w:val="superscript"/>
        </w:rPr>
        <w:t>3,25,26,31</w:t>
      </w:r>
      <w:r w:rsidRPr="00290F9B">
        <w:t>,</w:t>
      </w:r>
      <w:r w:rsidR="00312B38">
        <w:t xml:space="preserve"> </w:t>
      </w:r>
      <w:r w:rsidRPr="00290F9B">
        <w:t>Craig L Hanis</w:t>
      </w:r>
      <w:r w:rsidRPr="00290F9B">
        <w:rPr>
          <w:vertAlign w:val="superscript"/>
        </w:rPr>
        <w:t>2</w:t>
      </w:r>
      <w:r w:rsidRPr="00290F9B">
        <w:t>,</w:t>
      </w:r>
      <w:r w:rsidR="00085857" w:rsidRPr="00085857">
        <w:t xml:space="preserve"> </w:t>
      </w:r>
      <w:r w:rsidR="009B4520">
        <w:t>Catherine McKeon</w:t>
      </w:r>
      <w:r w:rsidR="009B4520">
        <w:rPr>
          <w:vertAlign w:val="superscript"/>
        </w:rPr>
        <w:t>24</w:t>
      </w:r>
      <w:r w:rsidR="009B4520">
        <w:t xml:space="preserve">, </w:t>
      </w:r>
      <w:r w:rsidRPr="00290F9B">
        <w:t>Karen L Mohlke</w:t>
      </w:r>
      <w:r w:rsidR="00801ACA">
        <w:rPr>
          <w:vertAlign w:val="superscript"/>
        </w:rPr>
        <w:t>35</w:t>
      </w:r>
      <w:r w:rsidRPr="00290F9B">
        <w:t>,</w:t>
      </w:r>
      <w:r w:rsidR="00312B38">
        <w:t xml:space="preserve"> </w:t>
      </w:r>
      <w:r w:rsidRPr="00290F9B">
        <w:t>Mark Seielstad</w:t>
      </w:r>
      <w:r w:rsidR="00801ACA">
        <w:rPr>
          <w:vertAlign w:val="superscript"/>
        </w:rPr>
        <w:t>36,37</w:t>
      </w:r>
      <w:r w:rsidRPr="00290F9B">
        <w:t>, James G Wilson</w:t>
      </w:r>
      <w:r w:rsidR="00801ACA">
        <w:rPr>
          <w:vertAlign w:val="superscript"/>
        </w:rPr>
        <w:t>38</w:t>
      </w:r>
      <w:r w:rsidRPr="00290F9B">
        <w:t>,</w:t>
      </w:r>
      <w:r w:rsidR="00312B38">
        <w:t xml:space="preserve"> </w:t>
      </w:r>
      <w:r w:rsidRPr="00290F9B">
        <w:t>Gil Atzmon</w:t>
      </w:r>
      <w:r w:rsidR="00801ACA">
        <w:rPr>
          <w:vertAlign w:val="superscript"/>
        </w:rPr>
        <w:t>39,40</w:t>
      </w:r>
      <w:r w:rsidRPr="00290F9B">
        <w:t>,</w:t>
      </w:r>
      <w:r w:rsidR="00312B38">
        <w:t xml:space="preserve"> </w:t>
      </w:r>
      <w:r w:rsidRPr="00290F9B">
        <w:t>Jennifer E Below</w:t>
      </w:r>
      <w:r w:rsidR="00E76760">
        <w:rPr>
          <w:vertAlign w:val="superscript"/>
        </w:rPr>
        <w:t>45</w:t>
      </w:r>
      <w:r w:rsidRPr="00290F9B">
        <w:t>,</w:t>
      </w:r>
      <w:r w:rsidR="00312B38">
        <w:t xml:space="preserve"> </w:t>
      </w:r>
      <w:proofErr w:type="spellStart"/>
      <w:r w:rsidRPr="00290F9B">
        <w:t>Josée</w:t>
      </w:r>
      <w:proofErr w:type="spellEnd"/>
      <w:r w:rsidRPr="00290F9B">
        <w:t xml:space="preserve"> Dupuis</w:t>
      </w:r>
      <w:r w:rsidR="00801ACA">
        <w:rPr>
          <w:vertAlign w:val="superscript"/>
        </w:rPr>
        <w:t>8,41</w:t>
      </w:r>
      <w:r w:rsidRPr="00290F9B">
        <w:t>, Dan Nicolae</w:t>
      </w:r>
      <w:r w:rsidRPr="00290F9B">
        <w:rPr>
          <w:vertAlign w:val="superscript"/>
        </w:rPr>
        <w:t>12</w:t>
      </w:r>
      <w:r w:rsidRPr="00290F9B">
        <w:t xml:space="preserve">, </w:t>
      </w:r>
      <w:r w:rsidR="005D6942" w:rsidRPr="00290F9B">
        <w:t>Donna Lehman</w:t>
      </w:r>
      <w:r w:rsidR="005D6942">
        <w:rPr>
          <w:vertAlign w:val="superscript"/>
        </w:rPr>
        <w:t>32</w:t>
      </w:r>
      <w:r w:rsidR="005D6942" w:rsidRPr="00290F9B">
        <w:t>,</w:t>
      </w:r>
      <w:r w:rsidR="005D6942">
        <w:t xml:space="preserve"> </w:t>
      </w:r>
      <w:r w:rsidR="005D6942" w:rsidRPr="00290F9B">
        <w:t xml:space="preserve"> </w:t>
      </w:r>
      <w:proofErr w:type="spellStart"/>
      <w:r w:rsidRPr="00290F9B">
        <w:t>Taesung</w:t>
      </w:r>
      <w:proofErr w:type="spellEnd"/>
      <w:r w:rsidRPr="00290F9B">
        <w:t xml:space="preserve"> Park</w:t>
      </w:r>
      <w:r w:rsidR="00801ACA">
        <w:rPr>
          <w:vertAlign w:val="superscript"/>
        </w:rPr>
        <w:t>13</w:t>
      </w:r>
      <w:r w:rsidRPr="00290F9B">
        <w:t>,</w:t>
      </w:r>
      <w:r w:rsidR="00312B38">
        <w:t xml:space="preserve"> </w:t>
      </w:r>
      <w:proofErr w:type="spellStart"/>
      <w:r w:rsidRPr="00290F9B">
        <w:t>Sungho</w:t>
      </w:r>
      <w:proofErr w:type="spellEnd"/>
      <w:r w:rsidRPr="00290F9B">
        <w:t xml:space="preserve"> Won</w:t>
      </w:r>
      <w:r w:rsidR="00801ACA">
        <w:rPr>
          <w:vertAlign w:val="superscript"/>
        </w:rPr>
        <w:t>44</w:t>
      </w:r>
      <w:r w:rsidRPr="00290F9B">
        <w:t>,</w:t>
      </w:r>
      <w:r w:rsidR="00312B38">
        <w:t xml:space="preserve"> </w:t>
      </w:r>
      <w:r w:rsidRPr="00290F9B">
        <w:t>Rob</w:t>
      </w:r>
      <w:r w:rsidR="00DD36D2">
        <w:t>ert</w:t>
      </w:r>
      <w:r w:rsidRPr="00290F9B">
        <w:t xml:space="preserve"> Sladek</w:t>
      </w:r>
      <w:r w:rsidR="00801ACA">
        <w:rPr>
          <w:vertAlign w:val="superscript"/>
        </w:rPr>
        <w:t>6,42,43</w:t>
      </w:r>
      <w:r w:rsidRPr="00290F9B">
        <w:t>,</w:t>
      </w:r>
      <w:r w:rsidR="00312B38">
        <w:t xml:space="preserve"> </w:t>
      </w:r>
      <w:r w:rsidRPr="00290F9B">
        <w:t>David Altshuler</w:t>
      </w:r>
      <w:r w:rsidR="00801ACA">
        <w:rPr>
          <w:vertAlign w:val="superscript"/>
        </w:rPr>
        <w:t>3,25,26,27,28</w:t>
      </w:r>
      <w:r w:rsidRPr="00290F9B">
        <w:t>, Mark I McCarthy</w:t>
      </w:r>
      <w:r w:rsidR="00801ACA">
        <w:rPr>
          <w:vertAlign w:val="superscript"/>
        </w:rPr>
        <w:t>7,33,34</w:t>
      </w:r>
      <w:r w:rsidRPr="00290F9B">
        <w:t>,</w:t>
      </w:r>
      <w:r w:rsidR="00312B38">
        <w:t xml:space="preserve"> </w:t>
      </w:r>
      <w:proofErr w:type="spellStart"/>
      <w:r w:rsidR="00F06302" w:rsidRPr="00290F9B">
        <w:t>Ravindranath</w:t>
      </w:r>
      <w:proofErr w:type="spellEnd"/>
      <w:r w:rsidR="00F06302" w:rsidRPr="00290F9B">
        <w:t xml:space="preserve"> Duggirala</w:t>
      </w:r>
      <w:r w:rsidR="00DA3A5B">
        <w:rPr>
          <w:vertAlign w:val="superscript"/>
        </w:rPr>
        <w:t>4</w:t>
      </w:r>
      <w:r w:rsidR="00F06302">
        <w:t>, M</w:t>
      </w:r>
      <w:r w:rsidRPr="00290F9B">
        <w:t>ichael Boehnke</w:t>
      </w:r>
      <w:r w:rsidRPr="00290F9B">
        <w:rPr>
          <w:vertAlign w:val="superscript"/>
        </w:rPr>
        <w:t>1</w:t>
      </w:r>
      <w:r w:rsidRPr="00290F9B">
        <w:t>†,</w:t>
      </w:r>
      <w:r w:rsidR="00312B38">
        <w:t xml:space="preserve"> </w:t>
      </w:r>
      <w:r w:rsidRPr="00290F9B">
        <w:t>Timothy M Frayling</w:t>
      </w:r>
      <w:r w:rsidRPr="00290F9B">
        <w:rPr>
          <w:vertAlign w:val="superscript"/>
        </w:rPr>
        <w:t>5</w:t>
      </w:r>
      <w:r w:rsidRPr="00290F9B">
        <w:t>†,</w:t>
      </w:r>
      <w:r w:rsidR="00312B38">
        <w:t xml:space="preserve"> </w:t>
      </w:r>
      <w:proofErr w:type="spellStart"/>
      <w:r w:rsidRPr="00290F9B">
        <w:t>Gonçalo</w:t>
      </w:r>
      <w:proofErr w:type="spellEnd"/>
      <w:r w:rsidRPr="00290F9B">
        <w:t xml:space="preserve"> </w:t>
      </w:r>
      <w:r w:rsidR="007637FA">
        <w:t xml:space="preserve">R </w:t>
      </w:r>
      <w:r w:rsidRPr="00290F9B">
        <w:t>Abecasis</w:t>
      </w:r>
      <w:r w:rsidRPr="00290F9B">
        <w:rPr>
          <w:vertAlign w:val="superscript"/>
        </w:rPr>
        <w:t>1</w:t>
      </w:r>
      <w:r w:rsidRPr="00290F9B">
        <w:t>†,</w:t>
      </w:r>
      <w:r w:rsidR="00312B38">
        <w:t xml:space="preserve"> </w:t>
      </w:r>
      <w:r w:rsidRPr="00290F9B">
        <w:t>John Blangero</w:t>
      </w:r>
      <w:r w:rsidRPr="00290F9B">
        <w:rPr>
          <w:vertAlign w:val="superscript"/>
        </w:rPr>
        <w:t>4</w:t>
      </w:r>
      <w:r w:rsidRPr="00290F9B">
        <w:t>†</w:t>
      </w:r>
    </w:p>
    <w:p w14:paraId="5F017A7C" w14:textId="77777777" w:rsidR="00C80F7C" w:rsidRDefault="00C80F7C" w:rsidP="00A370BA">
      <w:pPr>
        <w:spacing w:after="0"/>
      </w:pPr>
      <w:r>
        <w:t>* These authors contributed equally to this work.</w:t>
      </w:r>
    </w:p>
    <w:p w14:paraId="56C4C8E7" w14:textId="77777777" w:rsidR="00C80F7C" w:rsidRDefault="00C80F7C" w:rsidP="00A370BA">
      <w:pPr>
        <w:spacing w:after="240"/>
      </w:pPr>
      <w:r>
        <w:t>† These authors jointly supervised this work.</w:t>
      </w:r>
    </w:p>
    <w:p w14:paraId="51749FFD" w14:textId="541F463C" w:rsidR="006F2A71" w:rsidRDefault="003D78E8" w:rsidP="00DE6A7E">
      <w:pPr>
        <w:spacing w:after="0"/>
      </w:pPr>
      <w:r>
        <w:t>Corresponding author</w:t>
      </w:r>
      <w:r w:rsidR="00DE6A7E">
        <w:t>:</w:t>
      </w:r>
    </w:p>
    <w:p w14:paraId="3C23157D" w14:textId="17FC0CBC" w:rsidR="00DE6A7E" w:rsidRDefault="003D78E8" w:rsidP="00DE6A7E">
      <w:pPr>
        <w:spacing w:after="0"/>
      </w:pPr>
      <w:r>
        <w:t>Goo Jun (e-mail: goo.jun@uth.tmc.edu, phone: +1-713-500-9916)</w:t>
      </w:r>
    </w:p>
    <w:p w14:paraId="5B0849C6" w14:textId="77777777" w:rsidR="003D78E8" w:rsidRDefault="003D78E8" w:rsidP="003D78E8">
      <w:pPr>
        <w:spacing w:after="0"/>
      </w:pPr>
      <w:r>
        <w:t>Human Genetics Center, School of Public Health, University of Texas Health Science Center at Houston</w:t>
      </w:r>
    </w:p>
    <w:p w14:paraId="5C0786F4" w14:textId="13E0A1FF" w:rsidR="00F8516A" w:rsidRDefault="003D78E8" w:rsidP="003D78E8">
      <w:pPr>
        <w:spacing w:after="120"/>
      </w:pPr>
      <w:r>
        <w:t xml:space="preserve">P.O. Box 20186, Houston, TX 77225, USA  </w:t>
      </w:r>
    </w:p>
    <w:p w14:paraId="4364FA3C" w14:textId="77777777" w:rsidR="003D78E8" w:rsidRDefault="003D78E8" w:rsidP="003D78E8">
      <w:pPr>
        <w:spacing w:after="120"/>
      </w:pPr>
    </w:p>
    <w:p w14:paraId="75E6603B" w14:textId="278C0DC9" w:rsidR="00F8516A" w:rsidRDefault="00F8516A" w:rsidP="00F8516A">
      <w:pPr>
        <w:spacing w:after="0"/>
      </w:pPr>
      <w:r>
        <w:t>KEYWORDS:</w:t>
      </w:r>
    </w:p>
    <w:p w14:paraId="4930F623" w14:textId="73B423B0" w:rsidR="00DE6A7E" w:rsidRPr="00A370BA" w:rsidRDefault="00F8516A" w:rsidP="00A370BA">
      <w:pPr>
        <w:spacing w:after="240"/>
        <w:rPr>
          <w:b/>
        </w:rPr>
      </w:pPr>
      <w:r w:rsidRPr="00A370BA">
        <w:rPr>
          <w:b/>
        </w:rPr>
        <w:t>Type 2 diabetes, rare variant, common and complex disease, whole genome sequencing, pedigree</w:t>
      </w:r>
    </w:p>
    <w:p w14:paraId="022A85EE" w14:textId="43CC253A" w:rsidR="006F2A71" w:rsidRDefault="006F2A71" w:rsidP="00A370BA">
      <w:pPr>
        <w:spacing w:after="0"/>
        <w:outlineLvl w:val="0"/>
      </w:pPr>
      <w:r>
        <w:t>Addresses</w:t>
      </w:r>
      <w:r w:rsidR="00A370BA">
        <w:t>:</w:t>
      </w:r>
    </w:p>
    <w:p w14:paraId="3460A6D8" w14:textId="77777777" w:rsidR="006F2A71" w:rsidRDefault="006F2A71" w:rsidP="006F2A71">
      <w:pPr>
        <w:pStyle w:val="ListParagraph"/>
        <w:numPr>
          <w:ilvl w:val="0"/>
          <w:numId w:val="16"/>
        </w:numPr>
        <w:spacing w:after="0" w:line="240" w:lineRule="auto"/>
      </w:pPr>
      <w:r>
        <w:t>Department of Biostatistics and Center for Statistical Genetics, University of Michigan, Ann Arbor, Michigan, USA.</w:t>
      </w:r>
    </w:p>
    <w:p w14:paraId="7AED8CD3" w14:textId="77777777" w:rsidR="006F2A71" w:rsidRDefault="006F2A71" w:rsidP="006F2A71">
      <w:pPr>
        <w:pStyle w:val="ListParagraph"/>
        <w:numPr>
          <w:ilvl w:val="0"/>
          <w:numId w:val="16"/>
        </w:numPr>
        <w:spacing w:after="0" w:line="240" w:lineRule="auto"/>
      </w:pPr>
      <w:r>
        <w:t>Human Genetics Center, School of Public Health, The University of Texas Health Science Center at Houston, Houston, Texas, USA.</w:t>
      </w:r>
    </w:p>
    <w:p w14:paraId="06408220" w14:textId="77777777" w:rsidR="006F2A71" w:rsidRDefault="006F2A71" w:rsidP="006F2A71">
      <w:pPr>
        <w:pStyle w:val="ListParagraph"/>
        <w:numPr>
          <w:ilvl w:val="0"/>
          <w:numId w:val="16"/>
        </w:numPr>
        <w:spacing w:after="0" w:line="240" w:lineRule="auto"/>
      </w:pPr>
      <w:r>
        <w:t>Program in Medical and Population Genetics, Broad Institute, Cambridge, Massachusetts, USA.</w:t>
      </w:r>
    </w:p>
    <w:p w14:paraId="73CCC8AF" w14:textId="663FDD2F" w:rsidR="006F2A71" w:rsidRDefault="006F2A71" w:rsidP="006F2A71">
      <w:pPr>
        <w:pStyle w:val="ListParagraph"/>
        <w:numPr>
          <w:ilvl w:val="0"/>
          <w:numId w:val="16"/>
        </w:numPr>
        <w:spacing w:after="0" w:line="240" w:lineRule="auto"/>
      </w:pPr>
      <w:r>
        <w:t>South Texas Diabetes and Obesity Institute, University of Texas Rio Grande Valley, Brownsville</w:t>
      </w:r>
      <w:r w:rsidR="00FF4B91">
        <w:t xml:space="preserve"> and Edinburg</w:t>
      </w:r>
      <w:r>
        <w:t>, Texas, USA.</w:t>
      </w:r>
    </w:p>
    <w:p w14:paraId="123BD138" w14:textId="77777777" w:rsidR="006F2A71" w:rsidRDefault="006F2A71" w:rsidP="006F2A71">
      <w:pPr>
        <w:pStyle w:val="ListParagraph"/>
        <w:numPr>
          <w:ilvl w:val="0"/>
          <w:numId w:val="16"/>
        </w:numPr>
        <w:spacing w:after="0" w:line="240" w:lineRule="auto"/>
      </w:pPr>
      <w:r>
        <w:t>Genetics of Complex Traits, University of Exeter Medical School, University of Exeter, Exeter, UK.</w:t>
      </w:r>
    </w:p>
    <w:p w14:paraId="1BD61DB3" w14:textId="77777777" w:rsidR="006F2A71" w:rsidRDefault="006F2A71" w:rsidP="006F2A71">
      <w:pPr>
        <w:pStyle w:val="ListParagraph"/>
        <w:numPr>
          <w:ilvl w:val="0"/>
          <w:numId w:val="16"/>
        </w:numPr>
        <w:spacing w:after="0" w:line="240" w:lineRule="auto"/>
      </w:pPr>
      <w:proofErr w:type="spellStart"/>
      <w:r>
        <w:t>Génome</w:t>
      </w:r>
      <w:proofErr w:type="spellEnd"/>
      <w:r>
        <w:t xml:space="preserve"> </w:t>
      </w:r>
      <w:proofErr w:type="spellStart"/>
      <w:r>
        <w:t>Québec</w:t>
      </w:r>
      <w:proofErr w:type="spellEnd"/>
      <w:r>
        <w:t xml:space="preserve"> Innovation Centre, McGill University, Montreal, Quebec, Canada.</w:t>
      </w:r>
    </w:p>
    <w:p w14:paraId="003E1307" w14:textId="77777777" w:rsidR="006F2A71" w:rsidRDefault="006F2A71" w:rsidP="006F2A71">
      <w:pPr>
        <w:pStyle w:val="ListParagraph"/>
        <w:numPr>
          <w:ilvl w:val="0"/>
          <w:numId w:val="16"/>
        </w:numPr>
        <w:spacing w:after="0" w:line="240" w:lineRule="auto"/>
      </w:pPr>
      <w:proofErr w:type="spellStart"/>
      <w:r>
        <w:lastRenderedPageBreak/>
        <w:t>Wellcome</w:t>
      </w:r>
      <w:proofErr w:type="spellEnd"/>
      <w:r>
        <w:t xml:space="preserve"> Trust Centre for Human Genetics, Nuffield Department of Medicine, University of Oxford, Oxford, UK.</w:t>
      </w:r>
    </w:p>
    <w:p w14:paraId="686CB374" w14:textId="77777777" w:rsidR="006F2A71" w:rsidRDefault="006F2A71" w:rsidP="006F2A71">
      <w:pPr>
        <w:pStyle w:val="ListParagraph"/>
        <w:numPr>
          <w:ilvl w:val="0"/>
          <w:numId w:val="16"/>
        </w:numPr>
        <w:spacing w:after="0" w:line="240" w:lineRule="auto"/>
      </w:pPr>
      <w:r>
        <w:t>Department of Biostatistics, Boston University School of Public Health, Boston, Massachusetts, USA.</w:t>
      </w:r>
    </w:p>
    <w:p w14:paraId="1D351B6E" w14:textId="77777777" w:rsidR="00BA4EBB" w:rsidRDefault="00BA4EBB" w:rsidP="00BA4EBB">
      <w:pPr>
        <w:pStyle w:val="ListParagraph"/>
        <w:numPr>
          <w:ilvl w:val="0"/>
          <w:numId w:val="16"/>
        </w:numPr>
        <w:spacing w:after="0" w:line="240" w:lineRule="auto"/>
      </w:pPr>
      <w:r>
        <w:t>Center for Precision Health, School of Public Health and School of Biomedical Informatics, The University of Texas Health Science Center at Houston, Houston, TX, USA.</w:t>
      </w:r>
    </w:p>
    <w:p w14:paraId="41D61909" w14:textId="77777777" w:rsidR="006F2A71" w:rsidRDefault="006F2A71" w:rsidP="006F2A71">
      <w:pPr>
        <w:pStyle w:val="ListParagraph"/>
        <w:numPr>
          <w:ilvl w:val="0"/>
          <w:numId w:val="16"/>
        </w:numPr>
        <w:spacing w:after="0" w:line="240" w:lineRule="auto"/>
      </w:pPr>
      <w:r>
        <w:t>Medical Genomics and Metabolic Genetics Branch, National Human Genome Research Institute, National Institutes of Health, Bethesda, Maryland, USA.</w:t>
      </w:r>
    </w:p>
    <w:p w14:paraId="0236BDB9" w14:textId="7A324111" w:rsidR="000B1C79" w:rsidRDefault="000B1C79" w:rsidP="006F2A71">
      <w:pPr>
        <w:pStyle w:val="ListParagraph"/>
        <w:numPr>
          <w:ilvl w:val="0"/>
          <w:numId w:val="16"/>
        </w:numPr>
        <w:spacing w:after="0" w:line="240" w:lineRule="auto"/>
      </w:pPr>
      <w:r>
        <w:t>The Research Institute of Basic Sciences, Seoul National University, Seoul, Republic of Korea.</w:t>
      </w:r>
    </w:p>
    <w:p w14:paraId="7476BF0A" w14:textId="22B2C4FB" w:rsidR="006F2A71" w:rsidRDefault="006F2A71" w:rsidP="006F2A71">
      <w:pPr>
        <w:pStyle w:val="ListParagraph"/>
        <w:numPr>
          <w:ilvl w:val="0"/>
          <w:numId w:val="16"/>
        </w:numPr>
        <w:spacing w:after="0" w:line="240" w:lineRule="auto"/>
      </w:pPr>
      <w:r>
        <w:t>Department of Medicine, Section of Genetic Medicine, The University of Chicago, Chicago, Illinois, USA.</w:t>
      </w:r>
    </w:p>
    <w:p w14:paraId="3F3B93F2" w14:textId="5AA59E5D" w:rsidR="000B1C79" w:rsidRDefault="000B1C79" w:rsidP="000B1C79">
      <w:pPr>
        <w:pStyle w:val="ListParagraph"/>
        <w:numPr>
          <w:ilvl w:val="0"/>
          <w:numId w:val="16"/>
        </w:numPr>
        <w:spacing w:after="0" w:line="240" w:lineRule="auto"/>
      </w:pPr>
      <w:r>
        <w:t>Department of Statistics, Seoul National University, Seoul, Republic of Korea.</w:t>
      </w:r>
    </w:p>
    <w:p w14:paraId="0A8BCA0A" w14:textId="77777777" w:rsidR="006F2A71" w:rsidRDefault="006F2A71" w:rsidP="006F2A71">
      <w:pPr>
        <w:pStyle w:val="ListParagraph"/>
        <w:numPr>
          <w:ilvl w:val="0"/>
          <w:numId w:val="16"/>
        </w:numPr>
        <w:spacing w:after="0" w:line="240" w:lineRule="auto"/>
      </w:pPr>
      <w:r>
        <w:t>Complete Genomics, Mountain View, CA, USA.</w:t>
      </w:r>
    </w:p>
    <w:p w14:paraId="2FD28839" w14:textId="77777777" w:rsidR="006F2A71" w:rsidRDefault="006F2A71" w:rsidP="006F2A71">
      <w:pPr>
        <w:pStyle w:val="ListParagraph"/>
        <w:numPr>
          <w:ilvl w:val="0"/>
          <w:numId w:val="16"/>
        </w:numPr>
        <w:spacing w:after="0" w:line="240" w:lineRule="auto"/>
      </w:pPr>
      <w:r>
        <w:t>Department of Epidemiology, Colorado School of Public Health, University of Colorado, Aurora, Colorado, USA.</w:t>
      </w:r>
    </w:p>
    <w:p w14:paraId="3AC0BB17" w14:textId="77777777" w:rsidR="006F2A71" w:rsidRDefault="006F2A71" w:rsidP="006F2A71">
      <w:pPr>
        <w:pStyle w:val="ListParagraph"/>
        <w:numPr>
          <w:ilvl w:val="0"/>
          <w:numId w:val="16"/>
        </w:numPr>
        <w:spacing w:after="0" w:line="240" w:lineRule="auto"/>
      </w:pPr>
      <w:r>
        <w:t xml:space="preserve">Center for Genome Science, Korea National Institute of Health, </w:t>
      </w:r>
      <w:proofErr w:type="spellStart"/>
      <w:r>
        <w:t>Chungcheongbuk</w:t>
      </w:r>
      <w:proofErr w:type="spellEnd"/>
      <w:r>
        <w:t>-do, Republic of Korea.</w:t>
      </w:r>
    </w:p>
    <w:p w14:paraId="0ED626AB" w14:textId="77777777" w:rsidR="006F2A71" w:rsidRDefault="006F2A71" w:rsidP="006F2A71">
      <w:pPr>
        <w:pStyle w:val="ListParagraph"/>
        <w:numPr>
          <w:ilvl w:val="0"/>
          <w:numId w:val="16"/>
        </w:numPr>
        <w:spacing w:after="0" w:line="240" w:lineRule="auto"/>
      </w:pPr>
      <w:r>
        <w:t xml:space="preserve">Saw </w:t>
      </w:r>
      <w:proofErr w:type="spellStart"/>
      <w:r>
        <w:t>Swee</w:t>
      </w:r>
      <w:proofErr w:type="spellEnd"/>
      <w:r>
        <w:t xml:space="preserve"> Hock School of Public Health, National University of Singapore, National University Health System, Singapore.</w:t>
      </w:r>
    </w:p>
    <w:p w14:paraId="496F210D" w14:textId="77777777" w:rsidR="00A75C7D" w:rsidRDefault="00A75C7D" w:rsidP="00A75C7D">
      <w:pPr>
        <w:pStyle w:val="ListParagraph"/>
        <w:numPr>
          <w:ilvl w:val="0"/>
          <w:numId w:val="16"/>
        </w:numPr>
        <w:spacing w:after="0" w:line="240" w:lineRule="auto"/>
      </w:pPr>
      <w:r>
        <w:t xml:space="preserve">Clinical Research Centre, Centre for Molecular Medicine, </w:t>
      </w:r>
      <w:proofErr w:type="spellStart"/>
      <w:r>
        <w:t>Ninewells</w:t>
      </w:r>
      <w:proofErr w:type="spellEnd"/>
      <w:r>
        <w:t xml:space="preserve"> Hospital and Medical School, Dundee, UK</w:t>
      </w:r>
    </w:p>
    <w:p w14:paraId="19239C05" w14:textId="04FBC2DC" w:rsidR="006F2A71" w:rsidRDefault="006F2A71" w:rsidP="00A75C7D">
      <w:pPr>
        <w:pStyle w:val="ListParagraph"/>
        <w:numPr>
          <w:ilvl w:val="0"/>
          <w:numId w:val="16"/>
        </w:numPr>
        <w:spacing w:after="0" w:line="240" w:lineRule="auto"/>
      </w:pPr>
      <w:r>
        <w:t>Department of Biostatistics, University of Liverpool, Liverpool, UK.</w:t>
      </w:r>
    </w:p>
    <w:p w14:paraId="06253D6B" w14:textId="7B1D6547" w:rsidR="006F2A71" w:rsidRDefault="006F2A71" w:rsidP="006F2A71">
      <w:pPr>
        <w:pStyle w:val="ListParagraph"/>
        <w:numPr>
          <w:ilvl w:val="0"/>
          <w:numId w:val="16"/>
        </w:numPr>
        <w:spacing w:after="0" w:line="240" w:lineRule="auto"/>
      </w:pPr>
      <w:r>
        <w:t>Department of Medicine, Division of Endocrinology, Diabetes and Nutrition, and Program in Personalized and Genomic Medicine, University of Maryland School of Medicine, Baltimore, Maryland, USA.</w:t>
      </w:r>
    </w:p>
    <w:p w14:paraId="31C3488F" w14:textId="503AB643" w:rsidR="00A75C7D" w:rsidRDefault="00A75C7D" w:rsidP="006F2A71">
      <w:pPr>
        <w:pStyle w:val="ListParagraph"/>
        <w:numPr>
          <w:ilvl w:val="0"/>
          <w:numId w:val="16"/>
        </w:numPr>
        <w:spacing w:after="0" w:line="240" w:lineRule="auto"/>
      </w:pPr>
      <w:r>
        <w:t>Department of Genetics, Harvard Medical School, Boston, Massachusetts, USA.</w:t>
      </w:r>
    </w:p>
    <w:p w14:paraId="5DB1DDED" w14:textId="77777777" w:rsidR="006F2A71" w:rsidRDefault="006F2A71" w:rsidP="006F2A71">
      <w:pPr>
        <w:pStyle w:val="ListParagraph"/>
        <w:numPr>
          <w:ilvl w:val="0"/>
          <w:numId w:val="16"/>
        </w:numPr>
        <w:spacing w:after="0" w:line="240" w:lineRule="auto"/>
      </w:pPr>
      <w:r>
        <w:t>Life Sciences Institute, National University of Singapore, Singapore.</w:t>
      </w:r>
    </w:p>
    <w:p w14:paraId="0B9BC5D0" w14:textId="77777777" w:rsidR="006F2A71" w:rsidRDefault="006F2A71" w:rsidP="006F2A71">
      <w:pPr>
        <w:pStyle w:val="ListParagraph"/>
        <w:numPr>
          <w:ilvl w:val="0"/>
          <w:numId w:val="16"/>
        </w:numPr>
        <w:spacing w:after="0" w:line="240" w:lineRule="auto"/>
      </w:pPr>
      <w:r>
        <w:t>Department of Statistics and Applied Probability, National University of Singapore, Singapore.</w:t>
      </w:r>
    </w:p>
    <w:p w14:paraId="72006193" w14:textId="77777777" w:rsidR="006F2A71" w:rsidRDefault="006F2A71" w:rsidP="006F2A71">
      <w:pPr>
        <w:pStyle w:val="ListParagraph"/>
        <w:numPr>
          <w:ilvl w:val="0"/>
          <w:numId w:val="16"/>
        </w:numPr>
        <w:spacing w:after="0" w:line="240" w:lineRule="auto"/>
      </w:pPr>
      <w:r>
        <w:t>National Institute of Diabetes and Digestive and Kidney Diseases, National Institute of Health.</w:t>
      </w:r>
    </w:p>
    <w:p w14:paraId="13AC3A45" w14:textId="77777777" w:rsidR="006F2A71" w:rsidRDefault="006F2A71" w:rsidP="006F2A71">
      <w:pPr>
        <w:pStyle w:val="ListParagraph"/>
        <w:numPr>
          <w:ilvl w:val="0"/>
          <w:numId w:val="16"/>
        </w:numPr>
        <w:spacing w:after="0" w:line="240" w:lineRule="auto"/>
      </w:pPr>
      <w:r>
        <w:t>Department of Molecular Biology, Massachusetts General Hospital, Boston, Massachusetts, USA.</w:t>
      </w:r>
    </w:p>
    <w:p w14:paraId="514411E7" w14:textId="77777777" w:rsidR="006F2A71" w:rsidRDefault="006F2A71" w:rsidP="006F2A71">
      <w:pPr>
        <w:pStyle w:val="ListParagraph"/>
        <w:numPr>
          <w:ilvl w:val="0"/>
          <w:numId w:val="16"/>
        </w:numPr>
        <w:spacing w:after="0" w:line="240" w:lineRule="auto"/>
      </w:pPr>
      <w:r>
        <w:t>Department of Medicine, Harvard Medical School, Boston, Massachusetts, USA.</w:t>
      </w:r>
    </w:p>
    <w:p w14:paraId="3B6FA488" w14:textId="77777777" w:rsidR="006F2A71" w:rsidRDefault="006F2A71" w:rsidP="006F2A71">
      <w:pPr>
        <w:pStyle w:val="ListParagraph"/>
        <w:numPr>
          <w:ilvl w:val="0"/>
          <w:numId w:val="16"/>
        </w:numPr>
        <w:spacing w:after="0" w:line="240" w:lineRule="auto"/>
      </w:pPr>
      <w:r>
        <w:t>Diabetes Research Center (Diabetes Unit), Department of Medicine, Massachusetts General Hospital, Boston, Massachusetts, USA.</w:t>
      </w:r>
    </w:p>
    <w:p w14:paraId="4507D889" w14:textId="77777777" w:rsidR="006F2A71" w:rsidRDefault="006F2A71" w:rsidP="006F2A71">
      <w:pPr>
        <w:pStyle w:val="ListParagraph"/>
        <w:numPr>
          <w:ilvl w:val="0"/>
          <w:numId w:val="16"/>
        </w:numPr>
        <w:spacing w:after="0" w:line="240" w:lineRule="auto"/>
      </w:pPr>
      <w:r>
        <w:t>Department of Biology, Massachusetts Institute of Technology, Cambridge, Massachusetts, USA.</w:t>
      </w:r>
    </w:p>
    <w:p w14:paraId="590AE585" w14:textId="77777777" w:rsidR="006F2A71" w:rsidRDefault="006F2A71" w:rsidP="006F2A71">
      <w:pPr>
        <w:pStyle w:val="ListParagraph"/>
        <w:numPr>
          <w:ilvl w:val="0"/>
          <w:numId w:val="16"/>
        </w:numPr>
        <w:spacing w:after="0" w:line="240" w:lineRule="auto"/>
      </w:pPr>
      <w:r>
        <w:t>Departments of Medicine and Human Genetics, The University of Chicago, Chicago, Illinois, USA.</w:t>
      </w:r>
    </w:p>
    <w:p w14:paraId="121412C9" w14:textId="77777777" w:rsidR="006F2A71" w:rsidRDefault="006F2A71" w:rsidP="006F2A71">
      <w:pPr>
        <w:pStyle w:val="ListParagraph"/>
        <w:numPr>
          <w:ilvl w:val="0"/>
          <w:numId w:val="16"/>
        </w:numPr>
        <w:spacing w:after="0" w:line="240" w:lineRule="auto"/>
      </w:pPr>
      <w:r>
        <w:t>Department of Genetics, Texas Biomedical Research Institute, San Antonio, Texas, USA.</w:t>
      </w:r>
    </w:p>
    <w:p w14:paraId="272158FA" w14:textId="77777777" w:rsidR="006F2A71" w:rsidRDefault="006F2A71" w:rsidP="006F2A71">
      <w:pPr>
        <w:pStyle w:val="ListParagraph"/>
        <w:numPr>
          <w:ilvl w:val="0"/>
          <w:numId w:val="16"/>
        </w:numPr>
        <w:spacing w:after="0" w:line="240" w:lineRule="auto"/>
      </w:pPr>
      <w:r>
        <w:t>Center for Human Genetic Research, Department of Medicine, Massachusetts General Hospital, Boston, Massachusetts, USA.</w:t>
      </w:r>
    </w:p>
    <w:p w14:paraId="455F2BE3" w14:textId="77777777" w:rsidR="006F2A71" w:rsidRDefault="006F2A71" w:rsidP="006F2A71">
      <w:pPr>
        <w:pStyle w:val="ListParagraph"/>
        <w:numPr>
          <w:ilvl w:val="0"/>
          <w:numId w:val="16"/>
        </w:numPr>
        <w:spacing w:after="0" w:line="240" w:lineRule="auto"/>
      </w:pPr>
      <w:r>
        <w:t>Department of Medicine, University of Texas Health Science Center, San Antonio, Texas, USA.</w:t>
      </w:r>
    </w:p>
    <w:p w14:paraId="6F237EBA" w14:textId="77777777" w:rsidR="006F2A71" w:rsidRDefault="006F2A71" w:rsidP="006F2A71">
      <w:pPr>
        <w:pStyle w:val="ListParagraph"/>
        <w:numPr>
          <w:ilvl w:val="0"/>
          <w:numId w:val="16"/>
        </w:numPr>
        <w:spacing w:after="0" w:line="240" w:lineRule="auto"/>
      </w:pPr>
      <w:r>
        <w:t>Oxford Centre for Diabetes, Endocrinology and Metabolism, Radcliffe Department of Medicine, University of Oxford, Oxford, UK.</w:t>
      </w:r>
    </w:p>
    <w:p w14:paraId="3FC1888D" w14:textId="77777777" w:rsidR="006F2A71" w:rsidRDefault="006F2A71" w:rsidP="006F2A71">
      <w:pPr>
        <w:pStyle w:val="ListParagraph"/>
        <w:numPr>
          <w:ilvl w:val="0"/>
          <w:numId w:val="16"/>
        </w:numPr>
        <w:spacing w:after="0" w:line="240" w:lineRule="auto"/>
      </w:pPr>
      <w:r>
        <w:t>Oxford NIHR Biomedical Research Centre, Oxford University Hospitals Trust, Oxford, UK.</w:t>
      </w:r>
    </w:p>
    <w:p w14:paraId="7EA0611C" w14:textId="77777777" w:rsidR="006F2A71" w:rsidRDefault="006F2A71" w:rsidP="006F2A71">
      <w:pPr>
        <w:pStyle w:val="ListParagraph"/>
        <w:numPr>
          <w:ilvl w:val="0"/>
          <w:numId w:val="16"/>
        </w:numPr>
        <w:spacing w:after="0" w:line="240" w:lineRule="auto"/>
      </w:pPr>
      <w:r>
        <w:t>Department of Genetics, University of North Carolina, Chapel Hill, North Carolina, USA.</w:t>
      </w:r>
    </w:p>
    <w:p w14:paraId="69BA71D8" w14:textId="77777777" w:rsidR="006F2A71" w:rsidRDefault="006F2A71" w:rsidP="006F2A71">
      <w:pPr>
        <w:pStyle w:val="ListParagraph"/>
        <w:numPr>
          <w:ilvl w:val="0"/>
          <w:numId w:val="16"/>
        </w:numPr>
        <w:spacing w:after="0" w:line="240" w:lineRule="auto"/>
      </w:pPr>
      <w:r>
        <w:t>Department of Laboratory Medicine &amp; Institute for Human Genetics, University of California, San Francisco, San Francisco, California, USA.</w:t>
      </w:r>
    </w:p>
    <w:p w14:paraId="30AE6348" w14:textId="77777777" w:rsidR="006F2A71" w:rsidRDefault="006F2A71" w:rsidP="006F2A71">
      <w:pPr>
        <w:pStyle w:val="ListParagraph"/>
        <w:numPr>
          <w:ilvl w:val="0"/>
          <w:numId w:val="16"/>
        </w:numPr>
        <w:spacing w:after="0" w:line="240" w:lineRule="auto"/>
      </w:pPr>
      <w:r>
        <w:t>Blood Systems Research Institute, San Francisco, California, USA.</w:t>
      </w:r>
    </w:p>
    <w:p w14:paraId="2D2385A4" w14:textId="77777777" w:rsidR="006F2A71" w:rsidRDefault="006F2A71" w:rsidP="006F2A71">
      <w:pPr>
        <w:pStyle w:val="ListParagraph"/>
        <w:numPr>
          <w:ilvl w:val="0"/>
          <w:numId w:val="16"/>
        </w:numPr>
        <w:spacing w:after="0" w:line="240" w:lineRule="auto"/>
      </w:pPr>
      <w:r>
        <w:lastRenderedPageBreak/>
        <w:t>Department of Physiology and Biophysics, University of Mississippi Medical Center, Jackson, Mississippi, USA.</w:t>
      </w:r>
    </w:p>
    <w:p w14:paraId="46CABF2B" w14:textId="77777777" w:rsidR="006F2A71" w:rsidRDefault="006F2A71" w:rsidP="006F2A71">
      <w:pPr>
        <w:pStyle w:val="ListParagraph"/>
        <w:numPr>
          <w:ilvl w:val="0"/>
          <w:numId w:val="16"/>
        </w:numPr>
        <w:spacing w:after="0" w:line="240" w:lineRule="auto"/>
      </w:pPr>
      <w:r>
        <w:t>Departments of Medicine and Genetics, Albert Einstein College of Medicine, New York, USA.</w:t>
      </w:r>
    </w:p>
    <w:p w14:paraId="6B149F3F" w14:textId="77777777" w:rsidR="006F2A71" w:rsidRDefault="006F2A71" w:rsidP="006F2A71">
      <w:pPr>
        <w:pStyle w:val="ListParagraph"/>
        <w:numPr>
          <w:ilvl w:val="0"/>
          <w:numId w:val="16"/>
        </w:numPr>
        <w:spacing w:after="0" w:line="240" w:lineRule="auto"/>
      </w:pPr>
      <w:r>
        <w:t>Department of Natural Science, University of Haifa, Haifa, Israel.</w:t>
      </w:r>
    </w:p>
    <w:p w14:paraId="112E30CC" w14:textId="77777777" w:rsidR="006F2A71" w:rsidRDefault="006F2A71" w:rsidP="006F2A71">
      <w:pPr>
        <w:pStyle w:val="ListParagraph"/>
        <w:numPr>
          <w:ilvl w:val="0"/>
          <w:numId w:val="16"/>
        </w:numPr>
        <w:spacing w:after="0" w:line="240" w:lineRule="auto"/>
      </w:pPr>
      <w:r>
        <w:t>National Heart, Lung, and Blood Institute's Framingham Heart Study, Framingham, Massachusetts, USA.</w:t>
      </w:r>
    </w:p>
    <w:p w14:paraId="3412ADCB" w14:textId="77777777" w:rsidR="006F2A71" w:rsidRDefault="006F2A71" w:rsidP="006F2A71">
      <w:pPr>
        <w:pStyle w:val="ListParagraph"/>
        <w:numPr>
          <w:ilvl w:val="0"/>
          <w:numId w:val="16"/>
        </w:numPr>
        <w:spacing w:after="0" w:line="240" w:lineRule="auto"/>
      </w:pPr>
      <w:r>
        <w:t>Department of Human Genetics, McGill University, Montreal, Quebec, Canada.</w:t>
      </w:r>
    </w:p>
    <w:p w14:paraId="4BA21A9D" w14:textId="77777777" w:rsidR="006F2A71" w:rsidRDefault="006F2A71" w:rsidP="006F2A71">
      <w:pPr>
        <w:pStyle w:val="ListParagraph"/>
        <w:numPr>
          <w:ilvl w:val="0"/>
          <w:numId w:val="16"/>
        </w:numPr>
        <w:spacing w:after="0" w:line="240" w:lineRule="auto"/>
      </w:pPr>
      <w:r>
        <w:t>Division of Endocrinology and Metabolism, Department of Medicine, McGill University, Montreal, Quebec, Canada.</w:t>
      </w:r>
    </w:p>
    <w:p w14:paraId="24E3D905" w14:textId="66705FBB" w:rsidR="006F2A71" w:rsidRDefault="006F2A71" w:rsidP="006F2A71">
      <w:pPr>
        <w:pStyle w:val="ListParagraph"/>
        <w:numPr>
          <w:ilvl w:val="0"/>
          <w:numId w:val="16"/>
        </w:numPr>
        <w:spacing w:after="0" w:line="240" w:lineRule="auto"/>
      </w:pPr>
      <w:r>
        <w:t>School of Public Health, Seoul National University, Seoul, Republic of Korea</w:t>
      </w:r>
      <w:r w:rsidR="00E76760">
        <w:t>.</w:t>
      </w:r>
    </w:p>
    <w:p w14:paraId="1BA3F087" w14:textId="77BC7B2F" w:rsidR="00E76760" w:rsidRDefault="00E76760">
      <w:pPr>
        <w:pStyle w:val="ListParagraph"/>
        <w:numPr>
          <w:ilvl w:val="0"/>
          <w:numId w:val="16"/>
        </w:numPr>
        <w:spacing w:after="0" w:line="240" w:lineRule="auto"/>
      </w:pPr>
      <w:r>
        <w:t>Vanderbilt Genetics Institute, Vanderbilt University School of Medicine, Nashville, TN, USA.</w:t>
      </w:r>
    </w:p>
    <w:p w14:paraId="14330D53" w14:textId="0592F4D5" w:rsidR="00A245FB" w:rsidRDefault="00A245FB">
      <w:pPr>
        <w:pStyle w:val="ListParagraph"/>
        <w:numPr>
          <w:ilvl w:val="0"/>
          <w:numId w:val="16"/>
        </w:numPr>
        <w:spacing w:after="0" w:line="240" w:lineRule="auto"/>
      </w:pPr>
      <w:proofErr w:type="spellStart"/>
      <w:r>
        <w:t>Invitae</w:t>
      </w:r>
      <w:proofErr w:type="spellEnd"/>
      <w:r>
        <w:t>, San Francisco, CA, USA.</w:t>
      </w:r>
    </w:p>
    <w:p w14:paraId="39EA8A27" w14:textId="05B99F2E" w:rsidR="005F3497" w:rsidRDefault="003A50F1">
      <w:pPr>
        <w:pStyle w:val="ListParagraph"/>
        <w:numPr>
          <w:ilvl w:val="0"/>
          <w:numId w:val="16"/>
        </w:numPr>
        <w:spacing w:after="0" w:line="240" w:lineRule="auto"/>
      </w:pPr>
      <w:r>
        <w:t>Interdisciplinary Program in Bioinformatics, Seoul National University, Seoul, Republic of Korea.</w:t>
      </w:r>
    </w:p>
    <w:p w14:paraId="65B23F87" w14:textId="77777777" w:rsidR="001C5FB0" w:rsidRDefault="005F3497" w:rsidP="001C5FB0">
      <w:pPr>
        <w:pStyle w:val="ListParagraph"/>
        <w:numPr>
          <w:ilvl w:val="0"/>
          <w:numId w:val="16"/>
        </w:numPr>
        <w:spacing w:after="0" w:line="240" w:lineRule="auto"/>
      </w:pPr>
      <w:r>
        <w:t xml:space="preserve">Institute for Biomedicine, </w:t>
      </w:r>
      <w:proofErr w:type="spellStart"/>
      <w:r>
        <w:t>Eurac</w:t>
      </w:r>
      <w:proofErr w:type="spellEnd"/>
      <w:r>
        <w:t xml:space="preserve"> Research, Affiliated Institute of the University of Lubeck, Bolzano, Italy.</w:t>
      </w:r>
    </w:p>
    <w:p w14:paraId="543122BD" w14:textId="023C0479" w:rsidR="004C6366" w:rsidRDefault="00772405" w:rsidP="001C5FB0">
      <w:pPr>
        <w:pStyle w:val="ListParagraph"/>
        <w:numPr>
          <w:ilvl w:val="0"/>
          <w:numId w:val="16"/>
        </w:numPr>
        <w:spacing w:after="0" w:line="240" w:lineRule="auto"/>
      </w:pPr>
      <w:r>
        <w:t xml:space="preserve">Regeneron Pharmaceuticals </w:t>
      </w:r>
      <w:proofErr w:type="spellStart"/>
      <w:r>
        <w:t>Inc</w:t>
      </w:r>
      <w:proofErr w:type="spellEnd"/>
      <w:r>
        <w:t>, Tarrytown, NY, USA.</w:t>
      </w:r>
    </w:p>
    <w:p w14:paraId="3CE8387F" w14:textId="77777777" w:rsidR="00DC29C0" w:rsidRDefault="00DC29C0" w:rsidP="001C1EFB">
      <w:pPr>
        <w:jc w:val="both"/>
        <w:rPr>
          <w:i/>
          <w:color w:val="C0504D" w:themeColor="accent2"/>
          <w:lang w:eastAsia="ko-KR"/>
        </w:rPr>
      </w:pPr>
    </w:p>
    <w:p w14:paraId="7CE0FE0C" w14:textId="50A67323" w:rsidR="00EB747F" w:rsidRDefault="00EB747F" w:rsidP="001C1EFB">
      <w:pPr>
        <w:jc w:val="both"/>
        <w:rPr>
          <w:b/>
          <w:color w:val="000000"/>
        </w:rPr>
      </w:pPr>
      <w:r>
        <w:rPr>
          <w:b/>
          <w:color w:val="000000"/>
        </w:rPr>
        <w:t>Abstract:</w:t>
      </w:r>
    </w:p>
    <w:p w14:paraId="62C2CE57" w14:textId="0227EAEF" w:rsidR="0031065C" w:rsidRPr="00AB425A" w:rsidRDefault="0046396E" w:rsidP="0031065C">
      <w:pPr>
        <w:jc w:val="both"/>
        <w:rPr>
          <w:color w:val="000000"/>
        </w:rPr>
      </w:pPr>
      <w:bookmarkStart w:id="0" w:name="OLE_LINK1"/>
      <w:r w:rsidRPr="00AB425A">
        <w:rPr>
          <w:color w:val="000000"/>
        </w:rPr>
        <w:t xml:space="preserve">A major challenge in evaluating the contribution of rare variants to complex disease is identifying enough copies of </w:t>
      </w:r>
      <w:r w:rsidR="00075195" w:rsidRPr="00AB425A">
        <w:rPr>
          <w:color w:val="000000"/>
        </w:rPr>
        <w:t>the</w:t>
      </w:r>
      <w:r w:rsidRPr="00AB425A">
        <w:rPr>
          <w:color w:val="000000"/>
        </w:rPr>
        <w:t xml:space="preserve"> </w:t>
      </w:r>
      <w:r w:rsidR="002111BC" w:rsidRPr="00AB425A">
        <w:rPr>
          <w:color w:val="000000"/>
        </w:rPr>
        <w:t xml:space="preserve">rare </w:t>
      </w:r>
      <w:r w:rsidRPr="00AB425A">
        <w:rPr>
          <w:color w:val="000000"/>
        </w:rPr>
        <w:t>allele</w:t>
      </w:r>
      <w:r w:rsidR="00075195" w:rsidRPr="00AB425A">
        <w:rPr>
          <w:color w:val="000000"/>
        </w:rPr>
        <w:t>s</w:t>
      </w:r>
      <w:r w:rsidR="00464B7D" w:rsidRPr="00AB425A">
        <w:rPr>
          <w:color w:val="000000"/>
        </w:rPr>
        <w:t xml:space="preserve"> to permit informative statistical analysis</w:t>
      </w:r>
      <w:r w:rsidRPr="00AB425A">
        <w:rPr>
          <w:color w:val="000000"/>
        </w:rPr>
        <w:t xml:space="preserve">. To investigate the contribution of rare variants to the risk of </w:t>
      </w:r>
      <w:r w:rsidRPr="00500AA9">
        <w:rPr>
          <w:i/>
          <w:color w:val="000000"/>
        </w:rPr>
        <w:t>type</w:t>
      </w:r>
      <w:r w:rsidRPr="00AB425A">
        <w:rPr>
          <w:color w:val="000000"/>
        </w:rPr>
        <w:t xml:space="preserve"> 2 diabetes</w:t>
      </w:r>
      <w:r w:rsidR="0070007B" w:rsidRPr="00AB425A">
        <w:rPr>
          <w:color w:val="000000"/>
        </w:rPr>
        <w:t xml:space="preserve"> (T2D)</w:t>
      </w:r>
      <w:r w:rsidR="002111BC" w:rsidRPr="00AB425A">
        <w:rPr>
          <w:color w:val="000000"/>
        </w:rPr>
        <w:t xml:space="preserve"> and related traits</w:t>
      </w:r>
      <w:r w:rsidRPr="00AB425A">
        <w:rPr>
          <w:color w:val="000000"/>
        </w:rPr>
        <w:t xml:space="preserve">, we </w:t>
      </w:r>
      <w:r w:rsidR="0070007B" w:rsidRPr="00AB425A">
        <w:rPr>
          <w:color w:val="000000"/>
        </w:rPr>
        <w:t>performed</w:t>
      </w:r>
      <w:r w:rsidRPr="00AB425A">
        <w:rPr>
          <w:color w:val="000000"/>
        </w:rPr>
        <w:t xml:space="preserve"> deep </w:t>
      </w:r>
      <w:r w:rsidR="0070007B" w:rsidRPr="00AB425A">
        <w:rPr>
          <w:color w:val="000000"/>
        </w:rPr>
        <w:t xml:space="preserve">whole-genome </w:t>
      </w:r>
      <w:r w:rsidR="00730D0D" w:rsidRPr="00AB425A">
        <w:rPr>
          <w:color w:val="000000"/>
        </w:rPr>
        <w:t>analysis</w:t>
      </w:r>
      <w:r w:rsidRPr="00AB425A">
        <w:rPr>
          <w:color w:val="000000"/>
        </w:rPr>
        <w:t xml:space="preserve"> </w:t>
      </w:r>
      <w:r w:rsidR="002111BC" w:rsidRPr="00AB425A">
        <w:rPr>
          <w:color w:val="000000"/>
        </w:rPr>
        <w:t xml:space="preserve">of </w:t>
      </w:r>
      <w:r w:rsidR="00730D0D" w:rsidRPr="00AB425A">
        <w:rPr>
          <w:color w:val="000000"/>
        </w:rPr>
        <w:t>1,034</w:t>
      </w:r>
      <w:r w:rsidR="002111BC" w:rsidRPr="00AB425A">
        <w:rPr>
          <w:color w:val="000000"/>
        </w:rPr>
        <w:t xml:space="preserve"> members of </w:t>
      </w:r>
      <w:r w:rsidRPr="00AB425A">
        <w:rPr>
          <w:color w:val="000000"/>
        </w:rPr>
        <w:t xml:space="preserve">20 large </w:t>
      </w:r>
      <w:r w:rsidR="0070007B" w:rsidRPr="00AB425A">
        <w:rPr>
          <w:color w:val="000000"/>
        </w:rPr>
        <w:t xml:space="preserve">Mexican-American </w:t>
      </w:r>
      <w:r w:rsidRPr="00AB425A">
        <w:rPr>
          <w:color w:val="000000"/>
        </w:rPr>
        <w:t>families</w:t>
      </w:r>
      <w:r w:rsidR="0070007B" w:rsidRPr="00AB425A">
        <w:rPr>
          <w:color w:val="000000"/>
        </w:rPr>
        <w:t xml:space="preserve"> with high prevalence of T2D</w:t>
      </w:r>
      <w:r w:rsidRPr="00AB425A">
        <w:rPr>
          <w:color w:val="000000"/>
        </w:rPr>
        <w:t>. If rare variants of large effect account for much of diabetes risk</w:t>
      </w:r>
      <w:r w:rsidR="002D0A4F">
        <w:rPr>
          <w:color w:val="000000"/>
        </w:rPr>
        <w:t xml:space="preserve"> in these families</w:t>
      </w:r>
      <w:r w:rsidRPr="00AB425A">
        <w:rPr>
          <w:color w:val="000000"/>
        </w:rPr>
        <w:t xml:space="preserve">, our experiment </w:t>
      </w:r>
      <w:r w:rsidR="002D2231" w:rsidRPr="00AB425A">
        <w:rPr>
          <w:color w:val="000000"/>
        </w:rPr>
        <w:t>wa</w:t>
      </w:r>
      <w:r w:rsidRPr="00AB425A">
        <w:rPr>
          <w:color w:val="000000"/>
        </w:rPr>
        <w:t xml:space="preserve">s powered to detect </w:t>
      </w:r>
      <w:r w:rsidR="00BC39A8" w:rsidRPr="00AB425A">
        <w:rPr>
          <w:color w:val="000000"/>
        </w:rPr>
        <w:t>association</w:t>
      </w:r>
      <w:r w:rsidRPr="00AB425A">
        <w:rPr>
          <w:color w:val="000000"/>
        </w:rPr>
        <w:t xml:space="preserve">. </w:t>
      </w:r>
      <w:r w:rsidR="00A31F83" w:rsidRPr="00AB425A">
        <w:rPr>
          <w:color w:val="000000"/>
        </w:rPr>
        <w:t xml:space="preserve">Using gene expression data on </w:t>
      </w:r>
      <w:r w:rsidR="00374E75" w:rsidRPr="00AB425A">
        <w:rPr>
          <w:color w:val="000000"/>
        </w:rPr>
        <w:t>2</w:t>
      </w:r>
      <w:r w:rsidR="000330A6" w:rsidRPr="00AB425A">
        <w:rPr>
          <w:color w:val="000000"/>
        </w:rPr>
        <w:t xml:space="preserve">1,677 transcripts </w:t>
      </w:r>
      <w:r w:rsidR="00A31F83" w:rsidRPr="00AB425A">
        <w:rPr>
          <w:color w:val="000000"/>
        </w:rPr>
        <w:t xml:space="preserve">for </w:t>
      </w:r>
      <w:r w:rsidR="00374E75" w:rsidRPr="00AB425A">
        <w:rPr>
          <w:color w:val="000000"/>
        </w:rPr>
        <w:t>643</w:t>
      </w:r>
      <w:r w:rsidR="00A31F83" w:rsidRPr="00AB425A">
        <w:rPr>
          <w:color w:val="000000"/>
        </w:rPr>
        <w:t xml:space="preserve"> pedigree members, we identif</w:t>
      </w:r>
      <w:r w:rsidR="00075195" w:rsidRPr="00AB425A">
        <w:rPr>
          <w:color w:val="000000"/>
        </w:rPr>
        <w:t>ied</w:t>
      </w:r>
      <w:r w:rsidR="00A31F83" w:rsidRPr="00AB425A">
        <w:rPr>
          <w:color w:val="000000"/>
        </w:rPr>
        <w:t xml:space="preserve"> evidence for large effect rare variant </w:t>
      </w:r>
      <w:r w:rsidR="00374E75" w:rsidRPr="00500AA9">
        <w:rPr>
          <w:i/>
          <w:color w:val="000000"/>
        </w:rPr>
        <w:t>cis</w:t>
      </w:r>
      <w:r w:rsidR="00374E75" w:rsidRPr="00AB425A">
        <w:rPr>
          <w:color w:val="000000"/>
        </w:rPr>
        <w:t>-</w:t>
      </w:r>
      <w:proofErr w:type="spellStart"/>
      <w:r w:rsidR="00A31F83" w:rsidRPr="00AB425A">
        <w:rPr>
          <w:color w:val="000000"/>
        </w:rPr>
        <w:t>eQTLs</w:t>
      </w:r>
      <w:proofErr w:type="spellEnd"/>
      <w:r w:rsidR="00A31F83" w:rsidRPr="00AB425A">
        <w:rPr>
          <w:color w:val="000000"/>
        </w:rPr>
        <w:t xml:space="preserve"> that could not be detected in population studies, validating our approach. </w:t>
      </w:r>
      <w:r w:rsidR="0070007B" w:rsidRPr="00AB425A">
        <w:rPr>
          <w:color w:val="000000"/>
        </w:rPr>
        <w:t xml:space="preserve">However, we did not identify </w:t>
      </w:r>
      <w:r w:rsidR="002111BC" w:rsidRPr="00AB425A">
        <w:rPr>
          <w:color w:val="000000"/>
        </w:rPr>
        <w:t xml:space="preserve">any </w:t>
      </w:r>
      <w:r w:rsidR="0070007B" w:rsidRPr="00AB425A">
        <w:rPr>
          <w:color w:val="000000"/>
        </w:rPr>
        <w:t xml:space="preserve">rare variants of large effect associated with T2D, </w:t>
      </w:r>
      <w:r w:rsidR="002111BC" w:rsidRPr="00AB425A">
        <w:rPr>
          <w:color w:val="000000"/>
        </w:rPr>
        <w:t xml:space="preserve">or the </w:t>
      </w:r>
      <w:r w:rsidR="00A31F83" w:rsidRPr="00AB425A">
        <w:rPr>
          <w:color w:val="000000"/>
        </w:rPr>
        <w:t>related traits of</w:t>
      </w:r>
      <w:r w:rsidR="002111BC" w:rsidRPr="00AB425A">
        <w:rPr>
          <w:color w:val="000000"/>
        </w:rPr>
        <w:t xml:space="preserve"> </w:t>
      </w:r>
      <w:r w:rsidR="0070007B" w:rsidRPr="00AB425A">
        <w:rPr>
          <w:color w:val="000000"/>
        </w:rPr>
        <w:t>fasting glucose</w:t>
      </w:r>
      <w:r w:rsidR="00A31F83" w:rsidRPr="00AB425A">
        <w:rPr>
          <w:color w:val="000000"/>
        </w:rPr>
        <w:t xml:space="preserve"> </w:t>
      </w:r>
      <w:r w:rsidR="002111BC" w:rsidRPr="00AB425A">
        <w:rPr>
          <w:color w:val="000000"/>
        </w:rPr>
        <w:t xml:space="preserve">and </w:t>
      </w:r>
      <w:r w:rsidR="002D2231" w:rsidRPr="00AB425A">
        <w:rPr>
          <w:color w:val="000000"/>
        </w:rPr>
        <w:t xml:space="preserve">insulin, suggesting that large effect rare variants account for only a modest fraction of the genetic risk of </w:t>
      </w:r>
      <w:r w:rsidR="00075195" w:rsidRPr="00AB425A">
        <w:rPr>
          <w:color w:val="000000"/>
        </w:rPr>
        <w:t>these traits</w:t>
      </w:r>
      <w:r w:rsidR="002D0A4F">
        <w:rPr>
          <w:color w:val="000000"/>
        </w:rPr>
        <w:t xml:space="preserve"> in this sample of families</w:t>
      </w:r>
      <w:r w:rsidR="002D2231" w:rsidRPr="00AB425A">
        <w:rPr>
          <w:color w:val="000000"/>
        </w:rPr>
        <w:t xml:space="preserve">. </w:t>
      </w:r>
      <w:r w:rsidR="00E57BC2">
        <w:t>Reliable identification of</w:t>
      </w:r>
      <w:r w:rsidR="00A31F83" w:rsidRPr="00AB425A">
        <w:t xml:space="preserve"> large effect rare variants </w:t>
      </w:r>
      <w:r w:rsidR="002D2231" w:rsidRPr="00AB425A">
        <w:rPr>
          <w:color w:val="000000"/>
        </w:rPr>
        <w:t>will</w:t>
      </w:r>
      <w:r w:rsidR="0070007B" w:rsidRPr="00AB425A">
        <w:rPr>
          <w:color w:val="000000"/>
        </w:rPr>
        <w:t xml:space="preserve"> require </w:t>
      </w:r>
      <w:r w:rsidR="002D2231" w:rsidRPr="00AB425A">
        <w:rPr>
          <w:color w:val="000000"/>
        </w:rPr>
        <w:t xml:space="preserve">larger </w:t>
      </w:r>
      <w:r w:rsidR="00075195" w:rsidRPr="00AB425A">
        <w:rPr>
          <w:color w:val="000000"/>
        </w:rPr>
        <w:t>samples</w:t>
      </w:r>
      <w:r w:rsidR="00E57BC2">
        <w:rPr>
          <w:color w:val="000000"/>
        </w:rPr>
        <w:t xml:space="preserve"> of extended pedigrees</w:t>
      </w:r>
      <w:r w:rsidR="00075195" w:rsidRPr="00AB425A">
        <w:rPr>
          <w:color w:val="000000"/>
        </w:rPr>
        <w:t xml:space="preserve"> </w:t>
      </w:r>
      <w:r w:rsidR="00A31F83" w:rsidRPr="00AB425A">
        <w:rPr>
          <w:color w:val="000000"/>
        </w:rPr>
        <w:t xml:space="preserve">or different </w:t>
      </w:r>
      <w:r w:rsidR="002D2231" w:rsidRPr="00AB425A">
        <w:rPr>
          <w:color w:val="000000"/>
        </w:rPr>
        <w:t>stud</w:t>
      </w:r>
      <w:r w:rsidR="00A31F83" w:rsidRPr="00AB425A">
        <w:rPr>
          <w:color w:val="000000"/>
        </w:rPr>
        <w:t>y designs</w:t>
      </w:r>
      <w:r w:rsidR="00E57BC2">
        <w:rPr>
          <w:color w:val="000000"/>
        </w:rPr>
        <w:t xml:space="preserve"> that further enrich for such variants</w:t>
      </w:r>
      <w:r w:rsidR="0070007B" w:rsidRPr="00AB425A">
        <w:rPr>
          <w:color w:val="000000"/>
        </w:rPr>
        <w:t>.</w:t>
      </w:r>
    </w:p>
    <w:bookmarkEnd w:id="0"/>
    <w:p w14:paraId="228395F6" w14:textId="6ACDBCF5" w:rsidR="00EB747F" w:rsidRDefault="00EB747F" w:rsidP="0031065C">
      <w:pPr>
        <w:rPr>
          <w:b/>
          <w:color w:val="000000"/>
        </w:rPr>
      </w:pPr>
      <w:r>
        <w:rPr>
          <w:b/>
          <w:color w:val="000000"/>
        </w:rPr>
        <w:t>Significance Statement:</w:t>
      </w:r>
    </w:p>
    <w:p w14:paraId="68EF5D54" w14:textId="70917719" w:rsidR="00D10656" w:rsidRDefault="0056676D" w:rsidP="00500AA9">
      <w:pPr>
        <w:jc w:val="both"/>
        <w:rPr>
          <w:b/>
          <w:color w:val="000000"/>
        </w:rPr>
      </w:pPr>
      <w:bookmarkStart w:id="1" w:name="OLE_LINK2"/>
      <w:bookmarkStart w:id="2" w:name="_GoBack"/>
      <w:r>
        <w:rPr>
          <w:color w:val="000000"/>
        </w:rPr>
        <w:t xml:space="preserve">Contributions of rare variants to common and complex traits such as type 2 diabetes are difficult to </w:t>
      </w:r>
      <w:r w:rsidR="00AA476C">
        <w:rPr>
          <w:color w:val="000000"/>
        </w:rPr>
        <w:t>measure</w:t>
      </w:r>
      <w:r>
        <w:rPr>
          <w:color w:val="000000"/>
        </w:rPr>
        <w:t xml:space="preserve">.  </w:t>
      </w:r>
      <w:r w:rsidR="008E57CD" w:rsidRPr="008E57CD">
        <w:rPr>
          <w:color w:val="000000"/>
        </w:rPr>
        <w:t>This paper describes our results from deep whole-genome analysis</w:t>
      </w:r>
      <w:r>
        <w:rPr>
          <w:color w:val="000000"/>
        </w:rPr>
        <w:t xml:space="preserve"> </w:t>
      </w:r>
      <w:r w:rsidR="002D0A4F">
        <w:rPr>
          <w:color w:val="000000"/>
        </w:rPr>
        <w:t xml:space="preserve">of </w:t>
      </w:r>
      <w:r w:rsidR="008E57CD" w:rsidRPr="008E57CD">
        <w:rPr>
          <w:color w:val="000000"/>
        </w:rPr>
        <w:t xml:space="preserve">large Mexican American pedigrees to understand role of rare </w:t>
      </w:r>
      <w:r w:rsidR="002D0A4F">
        <w:rPr>
          <w:color w:val="000000"/>
        </w:rPr>
        <w:t xml:space="preserve">sequence </w:t>
      </w:r>
      <w:r w:rsidR="008E57CD" w:rsidRPr="008E57CD">
        <w:rPr>
          <w:color w:val="000000"/>
        </w:rPr>
        <w:t>variations</w:t>
      </w:r>
      <w:r w:rsidR="00CF0DF6">
        <w:rPr>
          <w:color w:val="000000"/>
        </w:rPr>
        <w:t xml:space="preserve"> to </w:t>
      </w:r>
      <w:r w:rsidR="00AA476C">
        <w:rPr>
          <w:color w:val="000000"/>
        </w:rPr>
        <w:t>T2D</w:t>
      </w:r>
      <w:r w:rsidR="00CF0DF6">
        <w:rPr>
          <w:color w:val="000000"/>
        </w:rPr>
        <w:t xml:space="preserve"> and related traits</w:t>
      </w:r>
      <w:r w:rsidR="008E57CD" w:rsidRPr="008E57CD">
        <w:rPr>
          <w:color w:val="000000"/>
        </w:rPr>
        <w:t xml:space="preserve"> </w:t>
      </w:r>
      <w:r w:rsidR="00A37189">
        <w:rPr>
          <w:color w:val="000000"/>
        </w:rPr>
        <w:t xml:space="preserve">through enriched allele counts in pedigrees. </w:t>
      </w:r>
      <w:r w:rsidR="008E57CD" w:rsidRPr="008E57CD">
        <w:rPr>
          <w:color w:val="000000"/>
        </w:rPr>
        <w:t>Our study design was well-powered to detect association of rare variant</w:t>
      </w:r>
      <w:r w:rsidR="002D0A4F">
        <w:rPr>
          <w:color w:val="000000"/>
        </w:rPr>
        <w:t>s</w:t>
      </w:r>
      <w:r w:rsidR="008E57CD" w:rsidRPr="008E57CD">
        <w:rPr>
          <w:color w:val="000000"/>
        </w:rPr>
        <w:t xml:space="preserve"> if rare variants with large effects collectively account for large portions of risk variability, but our results </w:t>
      </w:r>
      <w:r w:rsidR="002D0A4F">
        <w:rPr>
          <w:color w:val="000000"/>
        </w:rPr>
        <w:t>did not identify such variants in this sample</w:t>
      </w:r>
      <w:r w:rsidR="008E57CD" w:rsidRPr="008E57CD">
        <w:rPr>
          <w:color w:val="000000"/>
        </w:rPr>
        <w:t xml:space="preserve">. We further </w:t>
      </w:r>
      <w:r>
        <w:rPr>
          <w:color w:val="000000"/>
        </w:rPr>
        <w:t xml:space="preserve">quantified contributions of </w:t>
      </w:r>
      <w:r w:rsidR="0088108F">
        <w:rPr>
          <w:color w:val="000000"/>
        </w:rPr>
        <w:t xml:space="preserve">common and </w:t>
      </w:r>
      <w:r>
        <w:rPr>
          <w:color w:val="000000"/>
        </w:rPr>
        <w:t xml:space="preserve">rare variants </w:t>
      </w:r>
      <w:r w:rsidR="008E57CD" w:rsidRPr="008E57CD">
        <w:rPr>
          <w:color w:val="000000"/>
        </w:rPr>
        <w:t xml:space="preserve">in gene expression profiles and concluded that rare </w:t>
      </w:r>
      <w:proofErr w:type="spellStart"/>
      <w:r w:rsidR="008E57CD" w:rsidRPr="008E57CD">
        <w:rPr>
          <w:color w:val="000000"/>
        </w:rPr>
        <w:t>eQTLs</w:t>
      </w:r>
      <w:proofErr w:type="spellEnd"/>
      <w:r w:rsidR="008E57CD" w:rsidRPr="008E57CD">
        <w:rPr>
          <w:color w:val="000000"/>
        </w:rPr>
        <w:t xml:space="preserve"> </w:t>
      </w:r>
      <w:r>
        <w:rPr>
          <w:color w:val="000000"/>
        </w:rPr>
        <w:t xml:space="preserve">explain </w:t>
      </w:r>
      <w:r w:rsidR="002D0A4F">
        <w:rPr>
          <w:color w:val="000000"/>
        </w:rPr>
        <w:t>a substantive</w:t>
      </w:r>
      <w:r w:rsidR="00E57BC2">
        <w:rPr>
          <w:color w:val="000000"/>
        </w:rPr>
        <w:t>,</w:t>
      </w:r>
      <w:r w:rsidR="002D0A4F">
        <w:rPr>
          <w:color w:val="000000"/>
        </w:rPr>
        <w:t xml:space="preserve"> but minority</w:t>
      </w:r>
      <w:r w:rsidR="009B44A7">
        <w:rPr>
          <w:color w:val="000000"/>
        </w:rPr>
        <w:t>,</w:t>
      </w:r>
      <w:r>
        <w:rPr>
          <w:color w:val="000000"/>
        </w:rPr>
        <w:t xml:space="preserve"> portion of</w:t>
      </w:r>
      <w:r w:rsidR="008E57CD" w:rsidRPr="008E57CD">
        <w:rPr>
          <w:color w:val="000000"/>
        </w:rPr>
        <w:t xml:space="preserve"> expression heritability.</w:t>
      </w:r>
    </w:p>
    <w:bookmarkEnd w:id="1"/>
    <w:bookmarkEnd w:id="2"/>
    <w:p w14:paraId="28451415" w14:textId="77777777" w:rsidR="00FF7F9C" w:rsidRDefault="00FF7F9C">
      <w:pPr>
        <w:rPr>
          <w:color w:val="000000"/>
        </w:rPr>
      </w:pPr>
      <w:r>
        <w:rPr>
          <w:color w:val="000000"/>
        </w:rPr>
        <w:br w:type="page"/>
      </w:r>
    </w:p>
    <w:p w14:paraId="398B75AA" w14:textId="1D7B8FB7" w:rsidR="005415F6" w:rsidRPr="00500AA9" w:rsidRDefault="005415F6" w:rsidP="009525A1">
      <w:pPr>
        <w:jc w:val="both"/>
        <w:rPr>
          <w:color w:val="000000"/>
        </w:rPr>
      </w:pPr>
      <w:r>
        <w:rPr>
          <w:color w:val="000000"/>
        </w:rPr>
        <w:lastRenderedPageBreak/>
        <w:t>\body</w:t>
      </w:r>
    </w:p>
    <w:p w14:paraId="527DB962" w14:textId="4A598FD3" w:rsidR="000C6F27" w:rsidRPr="00B47A76" w:rsidRDefault="0082316B" w:rsidP="009525A1">
      <w:pPr>
        <w:jc w:val="both"/>
        <w:rPr>
          <w:color w:val="000000"/>
        </w:rPr>
      </w:pPr>
      <w:r w:rsidRPr="0082316B">
        <w:rPr>
          <w:b/>
          <w:color w:val="000000"/>
        </w:rPr>
        <w:t>Introduction</w:t>
      </w:r>
      <w:r>
        <w:rPr>
          <w:color w:val="000000"/>
        </w:rPr>
        <w:br/>
      </w:r>
      <w:r w:rsidR="00CD0D38">
        <w:rPr>
          <w:color w:val="000000"/>
        </w:rPr>
        <w:t xml:space="preserve">Type 2 diabetes </w:t>
      </w:r>
      <w:r w:rsidR="00883CD5">
        <w:rPr>
          <w:color w:val="000000"/>
        </w:rPr>
        <w:t xml:space="preserve">(T2D) </w:t>
      </w:r>
      <w:r w:rsidR="00CD0D38">
        <w:rPr>
          <w:color w:val="000000"/>
        </w:rPr>
        <w:t xml:space="preserve">is </w:t>
      </w:r>
      <w:r w:rsidR="00883CD5">
        <w:rPr>
          <w:color w:val="000000"/>
        </w:rPr>
        <w:t xml:space="preserve">a </w:t>
      </w:r>
      <w:r w:rsidR="00CD0D38">
        <w:rPr>
          <w:color w:val="000000"/>
        </w:rPr>
        <w:t xml:space="preserve">common complex disease affecting </w:t>
      </w:r>
      <w:r w:rsidR="002F3B8F">
        <w:rPr>
          <w:color w:val="000000"/>
        </w:rPr>
        <w:t>&gt;340</w:t>
      </w:r>
      <w:r w:rsidR="00CD0D38">
        <w:rPr>
          <w:color w:val="000000"/>
        </w:rPr>
        <w:t xml:space="preserve"> million </w:t>
      </w:r>
      <w:r w:rsidR="00CD245E">
        <w:rPr>
          <w:color w:val="000000"/>
        </w:rPr>
        <w:t xml:space="preserve">individuals </w:t>
      </w:r>
      <w:r w:rsidR="00CD0D38">
        <w:rPr>
          <w:color w:val="000000"/>
        </w:rPr>
        <w:t xml:space="preserve">worldwide. Genome-wide </w:t>
      </w:r>
      <w:r w:rsidR="00CD245E">
        <w:rPr>
          <w:color w:val="000000"/>
        </w:rPr>
        <w:t>a</w:t>
      </w:r>
      <w:r w:rsidR="00CD0D38">
        <w:rPr>
          <w:color w:val="000000"/>
        </w:rPr>
        <w:t xml:space="preserve">ssociation </w:t>
      </w:r>
      <w:r w:rsidR="00CD245E">
        <w:rPr>
          <w:color w:val="000000"/>
        </w:rPr>
        <w:t>s</w:t>
      </w:r>
      <w:r w:rsidR="00CD0D38">
        <w:rPr>
          <w:color w:val="000000"/>
        </w:rPr>
        <w:t xml:space="preserve">tudies </w:t>
      </w:r>
      <w:r w:rsidR="004A427F">
        <w:rPr>
          <w:color w:val="000000"/>
        </w:rPr>
        <w:t xml:space="preserve">(GWAS) </w:t>
      </w:r>
      <w:r w:rsidR="00CD0D38">
        <w:rPr>
          <w:color w:val="000000"/>
        </w:rPr>
        <w:t xml:space="preserve">have identified </w:t>
      </w:r>
      <w:r w:rsidR="008B7833">
        <w:rPr>
          <w:color w:val="000000"/>
        </w:rPr>
        <w:t>~88</w:t>
      </w:r>
      <w:r w:rsidR="00CD0D38">
        <w:rPr>
          <w:color w:val="000000"/>
        </w:rPr>
        <w:t xml:space="preserve"> common </w:t>
      </w:r>
      <w:r w:rsidR="006B122C">
        <w:rPr>
          <w:color w:val="000000"/>
        </w:rPr>
        <w:t>loci</w:t>
      </w:r>
      <w:r w:rsidR="00CD0D38">
        <w:rPr>
          <w:color w:val="000000"/>
        </w:rPr>
        <w:t xml:space="preserve"> contributing to T2D</w:t>
      </w:r>
      <w:r w:rsidR="008B7833" w:rsidRPr="008B7833">
        <w:t xml:space="preserve"> </w:t>
      </w:r>
      <w:r w:rsidR="0034015E">
        <w:rPr>
          <w:color w:val="000000"/>
        </w:rPr>
        <w:fldChar w:fldCharType="begin">
          <w:fldData xml:space="preserve">PEVuZE5vdGU+PENpdGU+PEF1dGhvcj5Nb2hsa2U8L0F1dGhvcj48WWVhcj4yMDE1PC9ZZWFyPjxS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</w:fldData>
        </w:fldChar>
      </w:r>
      <w:r w:rsidR="00CB641D">
        <w:rPr>
          <w:color w:val="000000"/>
        </w:rPr>
        <w:instrText xml:space="preserve"> ADDIN EN.CITE </w:instrText>
      </w:r>
      <w:r w:rsidR="00CB641D">
        <w:rPr>
          <w:color w:val="000000"/>
        </w:rPr>
        <w:fldChar w:fldCharType="begin">
          <w:fldData xml:space="preserve">PEVuZE5vdGU+PENpdGU+PEF1dGhvcj5Nb2hsa2U8L0F1dGhvcj48WWVhcj4yMDE1PC9ZZWFyPjxS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</w:fldData>
        </w:fldChar>
      </w:r>
      <w:r w:rsidR="00CB641D">
        <w:rPr>
          <w:color w:val="000000"/>
        </w:rPr>
        <w:instrText xml:space="preserve"> ADDIN EN.CITE.DATA </w:instrText>
      </w:r>
      <w:r w:rsidR="00CB641D">
        <w:rPr>
          <w:color w:val="000000"/>
        </w:rPr>
      </w:r>
      <w:r w:rsidR="00CB641D">
        <w:rPr>
          <w:color w:val="000000"/>
        </w:rPr>
        <w:fldChar w:fldCharType="end"/>
      </w:r>
      <w:r w:rsidR="0034015E">
        <w:rPr>
          <w:color w:val="000000"/>
        </w:rPr>
      </w:r>
      <w:r w:rsidR="0034015E">
        <w:rPr>
          <w:color w:val="000000"/>
        </w:rPr>
        <w:fldChar w:fldCharType="separate"/>
      </w:r>
      <w:r w:rsidR="007C1AD6">
        <w:rPr>
          <w:noProof/>
          <w:color w:val="000000"/>
        </w:rPr>
        <w:t>(1)</w:t>
      </w:r>
      <w:r w:rsidR="0034015E">
        <w:rPr>
          <w:color w:val="000000"/>
        </w:rPr>
        <w:fldChar w:fldCharType="end"/>
      </w:r>
      <w:r w:rsidR="00CD0D38">
        <w:rPr>
          <w:color w:val="000000"/>
        </w:rPr>
        <w:t xml:space="preserve">. </w:t>
      </w:r>
      <w:r w:rsidR="00883CD5">
        <w:rPr>
          <w:color w:val="000000"/>
        </w:rPr>
        <w:t>The role of rare variants in T2D</w:t>
      </w:r>
      <w:r w:rsidR="00577A4D">
        <w:rPr>
          <w:color w:val="000000"/>
        </w:rPr>
        <w:t xml:space="preserve"> </w:t>
      </w:r>
      <w:r w:rsidR="00883CD5">
        <w:rPr>
          <w:color w:val="000000"/>
        </w:rPr>
        <w:t xml:space="preserve">is largely unknown because </w:t>
      </w:r>
      <w:r w:rsidR="007E24B5">
        <w:rPr>
          <w:color w:val="000000"/>
        </w:rPr>
        <w:t>large samples are required to have high power</w:t>
      </w:r>
      <w:r w:rsidR="00730D0D">
        <w:rPr>
          <w:color w:val="000000"/>
        </w:rPr>
        <w:t xml:space="preserve"> </w:t>
      </w:r>
      <w:r w:rsidR="007E24B5">
        <w:rPr>
          <w:color w:val="000000"/>
        </w:rPr>
        <w:t>for rarest variants</w:t>
      </w:r>
      <w:r w:rsidR="00825E4A">
        <w:rPr>
          <w:color w:val="000000"/>
        </w:rPr>
        <w:t>,</w:t>
      </w:r>
      <w:r w:rsidR="00730D0D">
        <w:rPr>
          <w:color w:val="000000"/>
        </w:rPr>
        <w:t xml:space="preserve"> and</w:t>
      </w:r>
      <w:r w:rsidR="00697D45">
        <w:rPr>
          <w:color w:val="000000"/>
        </w:rPr>
        <w:t>, until recently,</w:t>
      </w:r>
      <w:r w:rsidR="009F2C01">
        <w:rPr>
          <w:color w:val="000000"/>
        </w:rPr>
        <w:t xml:space="preserve"> strategies to genotype rare variants in large samples were prohibitively expensive. </w:t>
      </w:r>
      <w:r w:rsidR="00730D0D">
        <w:rPr>
          <w:color w:val="000000"/>
        </w:rPr>
        <w:t>R</w:t>
      </w:r>
      <w:r w:rsidR="009F2C01">
        <w:rPr>
          <w:color w:val="000000"/>
        </w:rPr>
        <w:t>are</w:t>
      </w:r>
      <w:r w:rsidR="00577A4D">
        <w:rPr>
          <w:color w:val="000000"/>
        </w:rPr>
        <w:t xml:space="preserve"> variants typically have recent origins and </w:t>
      </w:r>
      <w:r w:rsidR="00B47A76">
        <w:rPr>
          <w:color w:val="000000"/>
        </w:rPr>
        <w:t xml:space="preserve">may </w:t>
      </w:r>
      <w:r w:rsidR="00301C73">
        <w:rPr>
          <w:color w:val="000000"/>
        </w:rPr>
        <w:t xml:space="preserve">therefore </w:t>
      </w:r>
      <w:r w:rsidR="00B47A76">
        <w:rPr>
          <w:color w:val="000000"/>
        </w:rPr>
        <w:t xml:space="preserve">have </w:t>
      </w:r>
      <w:r w:rsidR="00577A4D">
        <w:rPr>
          <w:color w:val="000000"/>
        </w:rPr>
        <w:t xml:space="preserve">large </w:t>
      </w:r>
      <w:r w:rsidR="00B47A76">
        <w:rPr>
          <w:color w:val="000000"/>
        </w:rPr>
        <w:t xml:space="preserve">deleterious </w:t>
      </w:r>
      <w:r w:rsidR="00577A4D">
        <w:rPr>
          <w:color w:val="000000"/>
        </w:rPr>
        <w:t>effect</w:t>
      </w:r>
      <w:r w:rsidR="00B47A76">
        <w:rPr>
          <w:color w:val="000000"/>
        </w:rPr>
        <w:t>s</w:t>
      </w:r>
      <w:r w:rsidR="00577A4D">
        <w:rPr>
          <w:color w:val="000000"/>
        </w:rPr>
        <w:t xml:space="preserve"> that have not yet been removed from the population by natural selection. </w:t>
      </w:r>
      <w:r w:rsidR="00B47A76">
        <w:rPr>
          <w:color w:val="000000"/>
        </w:rPr>
        <w:t xml:space="preserve">If many large effect rare variants underlie T2D, they could jointly explain a large </w:t>
      </w:r>
      <w:r w:rsidR="00577A4D">
        <w:rPr>
          <w:color w:val="000000"/>
        </w:rPr>
        <w:t xml:space="preserve">fraction of trait heritability and </w:t>
      </w:r>
      <w:r w:rsidR="00075195">
        <w:rPr>
          <w:color w:val="000000"/>
        </w:rPr>
        <w:t>their discovery could</w:t>
      </w:r>
      <w:r w:rsidR="00577A4D">
        <w:rPr>
          <w:color w:val="000000"/>
        </w:rPr>
        <w:t xml:space="preserve"> accelerate the transition from genetic association signals to biological understanding </w:t>
      </w:r>
      <w:r w:rsidR="008301E1">
        <w:rPr>
          <w:color w:val="000000"/>
        </w:rPr>
        <w:fldChar w:fldCharType="begin">
          <w:fldData xml:space="preserve">PEVuZE5vdGU+PENpdGU+PEF1dGhvcj5NY0NsZWxsYW48L0F1dGhvcj48WWVhcj4yMDEwPC9ZZWFy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</w:fldData>
        </w:fldChar>
      </w:r>
      <w:r w:rsidR="00CB641D">
        <w:rPr>
          <w:color w:val="000000"/>
        </w:rPr>
        <w:instrText xml:space="preserve"> ADDIN EN.CITE </w:instrText>
      </w:r>
      <w:r w:rsidR="00CB641D">
        <w:rPr>
          <w:color w:val="000000"/>
        </w:rPr>
        <w:fldChar w:fldCharType="begin">
          <w:fldData xml:space="preserve">PEVuZE5vdGU+PENpdGU+PEF1dGhvcj5NY0NsZWxsYW48L0F1dGhvcj48WWVhcj4yMDEwPC9ZZWFy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</w:fldData>
        </w:fldChar>
      </w:r>
      <w:r w:rsidR="00CB641D">
        <w:rPr>
          <w:color w:val="000000"/>
        </w:rPr>
        <w:instrText xml:space="preserve"> ADDIN EN.CITE.DATA </w:instrText>
      </w:r>
      <w:r w:rsidR="00CB641D">
        <w:rPr>
          <w:color w:val="000000"/>
        </w:rPr>
      </w:r>
      <w:r w:rsidR="00CB641D">
        <w:rPr>
          <w:color w:val="000000"/>
        </w:rPr>
        <w:fldChar w:fldCharType="end"/>
      </w:r>
      <w:r w:rsidR="008301E1">
        <w:rPr>
          <w:color w:val="000000"/>
        </w:rPr>
      </w:r>
      <w:r w:rsidR="008301E1">
        <w:rPr>
          <w:color w:val="000000"/>
        </w:rPr>
        <w:fldChar w:fldCharType="separate"/>
      </w:r>
      <w:r w:rsidR="007C1AD6">
        <w:rPr>
          <w:noProof/>
          <w:color w:val="000000"/>
        </w:rPr>
        <w:t>(2, 3)</w:t>
      </w:r>
      <w:r w:rsidR="008301E1">
        <w:rPr>
          <w:color w:val="000000"/>
        </w:rPr>
        <w:fldChar w:fldCharType="end"/>
      </w:r>
      <w:r w:rsidR="00577A4D">
        <w:rPr>
          <w:color w:val="000000"/>
        </w:rPr>
        <w:t>.</w:t>
      </w:r>
    </w:p>
    <w:p w14:paraId="3C3DC842" w14:textId="4F4A2DB1" w:rsidR="001A4142" w:rsidRDefault="00512DD5" w:rsidP="002D7700">
      <w:pPr>
        <w:jc w:val="both"/>
      </w:pPr>
      <w:r w:rsidRPr="0046396E">
        <w:t xml:space="preserve">Although </w:t>
      </w:r>
      <w:r w:rsidR="00730D0D">
        <w:t>we can now</w:t>
      </w:r>
      <w:r w:rsidRPr="0046396E">
        <w:t xml:space="preserve"> discover and genotyp</w:t>
      </w:r>
      <w:r w:rsidR="00730D0D">
        <w:t>e</w:t>
      </w:r>
      <w:r w:rsidRPr="0046396E">
        <w:t xml:space="preserve"> </w:t>
      </w:r>
      <w:r w:rsidR="00730D0D">
        <w:t>rare</w:t>
      </w:r>
      <w:r w:rsidRPr="0046396E">
        <w:t xml:space="preserve"> genetic variants in large study cohorts, the majority of these variants will be present in only a few individuals</w:t>
      </w:r>
      <w:r w:rsidR="00734AE3">
        <w:t>—in population-based genetic studies, &gt;50% of variants are seen in a single individual—</w:t>
      </w:r>
      <w:r w:rsidRPr="0046396E">
        <w:t>making it difficult to establish evidence of</w:t>
      </w:r>
      <w:r w:rsidR="002119BE">
        <w:t xml:space="preserve"> association</w:t>
      </w:r>
      <w:r w:rsidRPr="0046396E">
        <w:t xml:space="preserve">. </w:t>
      </w:r>
      <w:r w:rsidR="00301C73">
        <w:t xml:space="preserve">Increased association power </w:t>
      </w:r>
      <w:r w:rsidR="00730D0D">
        <w:t>can be</w:t>
      </w:r>
      <w:r w:rsidR="00301C73">
        <w:t xml:space="preserve"> achieved by increasing the number of copies </w:t>
      </w:r>
      <w:r w:rsidR="005D4B48">
        <w:t>of</w:t>
      </w:r>
      <w:r w:rsidR="00301C73">
        <w:t xml:space="preserve"> </w:t>
      </w:r>
      <w:r w:rsidR="00730D0D">
        <w:t xml:space="preserve">each </w:t>
      </w:r>
      <w:r w:rsidR="00301C73">
        <w:t>rare allele</w:t>
      </w:r>
      <w:r w:rsidR="00730D0D">
        <w:t xml:space="preserve"> – for exampl</w:t>
      </w:r>
      <w:r w:rsidR="00697D45">
        <w:t>e</w:t>
      </w:r>
      <w:r w:rsidR="00730D0D">
        <w:t>, by sequencing</w:t>
      </w:r>
      <w:r w:rsidR="00301C73" w:rsidRPr="0046396E">
        <w:t xml:space="preserve"> </w:t>
      </w:r>
      <w:r w:rsidR="00730D0D">
        <w:t xml:space="preserve">very </w:t>
      </w:r>
      <w:r w:rsidR="00637CC2">
        <w:t xml:space="preserve">large numbers of </w:t>
      </w:r>
      <w:r w:rsidR="001A4142" w:rsidRPr="0046396E">
        <w:t xml:space="preserve">unrelated </w:t>
      </w:r>
      <w:r w:rsidR="00637CC2">
        <w:t>individuals</w:t>
      </w:r>
      <w:r w:rsidR="00730D0D">
        <w:t xml:space="preserve"> </w:t>
      </w:r>
      <w:r w:rsidR="008301E1">
        <w:fldChar w:fldCharType="begin">
          <w:fldData xml:space="preserve">PEVuZE5vdGU+PENpdGU+PEF1dGhvcj5GdWNoc2JlcmdlcjwvQXV0aG9yPjxZZWFyPjIwMTY8L1ll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NlbnRlciBmb3Ig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NZWRpY2FsIEdl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</w:fldData>
        </w:fldChar>
      </w:r>
      <w:r w:rsidR="00CB641D">
        <w:instrText xml:space="preserve"> ADDIN EN.CITE </w:instrText>
      </w:r>
      <w:r w:rsidR="00CB641D">
        <w:fldChar w:fldCharType="begin">
          <w:fldData xml:space="preserve">PEVuZE5vdGU+PENpdGU+PEF1dGhvcj5GdWNoc2JlcmdlcjwvQXV0aG9yPjxZZWFyPjIwMTY8L1ll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NlbnRlciBmb3Ig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NZWRpY2FsIEdl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</w:fldData>
        </w:fldChar>
      </w:r>
      <w:r w:rsidR="00CB641D">
        <w:instrText xml:space="preserve"> ADDIN EN.CITE.DATA </w:instrText>
      </w:r>
      <w:r w:rsidR="00CB641D">
        <w:fldChar w:fldCharType="end"/>
      </w:r>
      <w:r w:rsidR="008301E1">
        <w:fldChar w:fldCharType="separate"/>
      </w:r>
      <w:r w:rsidR="007C1AD6">
        <w:rPr>
          <w:noProof/>
        </w:rPr>
        <w:t>(4)</w:t>
      </w:r>
      <w:r w:rsidR="008301E1">
        <w:fldChar w:fldCharType="end"/>
      </w:r>
      <w:r w:rsidR="00637CC2">
        <w:t>,</w:t>
      </w:r>
      <w:r w:rsidR="00730D0D">
        <w:t xml:space="preserve"> but even </w:t>
      </w:r>
      <w:r w:rsidR="004C5193">
        <w:t xml:space="preserve">these studies </w:t>
      </w:r>
      <w:r w:rsidR="00F7643E">
        <w:t xml:space="preserve">had little power </w:t>
      </w:r>
      <w:r w:rsidR="004C5193">
        <w:t xml:space="preserve">to detect association </w:t>
      </w:r>
      <w:r w:rsidR="00F7643E">
        <w:t xml:space="preserve">with variants </w:t>
      </w:r>
      <w:r w:rsidR="00730D0D">
        <w:t xml:space="preserve">with </w:t>
      </w:r>
      <w:r w:rsidR="00F7643E">
        <w:t xml:space="preserve">minor allele frequency </w:t>
      </w:r>
      <w:r w:rsidR="00E11BD8">
        <w:t>(</w:t>
      </w:r>
      <w:r w:rsidR="00F7643E">
        <w:t>MAF</w:t>
      </w:r>
      <w:r w:rsidR="00E11BD8">
        <w:t>)</w:t>
      </w:r>
      <w:r w:rsidR="00F7643E">
        <w:t>&lt; 0.1%.</w:t>
      </w:r>
      <w:r w:rsidR="00734AE3">
        <w:t xml:space="preserve"> </w:t>
      </w:r>
      <w:r w:rsidR="006B3D85" w:rsidRPr="0046396E">
        <w:t xml:space="preserve">Here, we </w:t>
      </w:r>
      <w:r w:rsidR="00B475D7" w:rsidRPr="0046396E">
        <w:t>describe</w:t>
      </w:r>
      <w:r w:rsidR="006B3D85" w:rsidRPr="0046396E">
        <w:t xml:space="preserve"> a</w:t>
      </w:r>
      <w:r w:rsidR="00B475D7" w:rsidRPr="0046396E">
        <w:t>n</w:t>
      </w:r>
      <w:r w:rsidR="006B3D85" w:rsidRPr="0046396E">
        <w:t xml:space="preserve"> </w:t>
      </w:r>
      <w:r w:rsidR="00B475D7" w:rsidRPr="0046396E">
        <w:t xml:space="preserve">alternate </w:t>
      </w:r>
      <w:r w:rsidR="006B3D85" w:rsidRPr="0046396E">
        <w:t xml:space="preserve">strategy for </w:t>
      </w:r>
      <w:r w:rsidR="00B475D7" w:rsidRPr="0046396E">
        <w:t xml:space="preserve">testing </w:t>
      </w:r>
      <w:r w:rsidR="006B3D85" w:rsidRPr="0046396E">
        <w:t>rare variants</w:t>
      </w:r>
      <w:r w:rsidR="00B475D7" w:rsidRPr="0046396E">
        <w:t xml:space="preserve">, </w:t>
      </w:r>
      <w:r w:rsidR="009E622B" w:rsidRPr="0046396E">
        <w:t xml:space="preserve">with a focus on </w:t>
      </w:r>
      <w:r w:rsidR="0046396E" w:rsidRPr="0046396E">
        <w:t>private, family-</w:t>
      </w:r>
      <w:r w:rsidR="00B475D7" w:rsidRPr="0046396E">
        <w:t xml:space="preserve">specific variants, </w:t>
      </w:r>
      <w:r w:rsidR="00734AE3">
        <w:t>combining</w:t>
      </w:r>
      <w:r w:rsidR="006B3D85" w:rsidRPr="0046396E">
        <w:t xml:space="preserve"> the classical genetic approach of large, well-characterized families with modern whole genome sequencing </w:t>
      </w:r>
      <w:r w:rsidR="006B3D85" w:rsidRPr="009525A1">
        <w:t>technology.</w:t>
      </w:r>
      <w:r w:rsidR="00582312" w:rsidRPr="009525A1">
        <w:t xml:space="preserve"> </w:t>
      </w:r>
      <w:r w:rsidR="00CD0D38" w:rsidRPr="009525A1">
        <w:t>Th</w:t>
      </w:r>
      <w:r w:rsidR="004C7088" w:rsidRPr="009525A1">
        <w:t xml:space="preserve">e </w:t>
      </w:r>
      <w:r w:rsidR="00B475D7" w:rsidRPr="009525A1">
        <w:t xml:space="preserve">rationale for the experiment </w:t>
      </w:r>
      <w:r w:rsidR="00CD0D38" w:rsidRPr="009525A1">
        <w:t xml:space="preserve">is </w:t>
      </w:r>
      <w:r w:rsidR="00A67B57" w:rsidRPr="009525A1">
        <w:t xml:space="preserve">to </w:t>
      </w:r>
      <w:r w:rsidR="00730D0D">
        <w:t>increase</w:t>
      </w:r>
      <w:r w:rsidR="00A67B57" w:rsidRPr="009525A1">
        <w:t xml:space="preserve"> allele counts for </w:t>
      </w:r>
      <w:r w:rsidR="00445D98" w:rsidRPr="009525A1">
        <w:t>private</w:t>
      </w:r>
      <w:r w:rsidR="00A67B57" w:rsidRPr="009525A1">
        <w:t xml:space="preserve"> variants by </w:t>
      </w:r>
      <w:r w:rsidR="009525A1" w:rsidRPr="009525A1">
        <w:t>tracking</w:t>
      </w:r>
      <w:r w:rsidR="006B3D85" w:rsidRPr="009525A1">
        <w:t xml:space="preserve"> Mendelian segregation among related </w:t>
      </w:r>
      <w:r w:rsidR="00AD0A89">
        <w:t xml:space="preserve">individuals </w:t>
      </w:r>
      <w:r w:rsidR="00A67B57" w:rsidRPr="009525A1">
        <w:t>with</w:t>
      </w:r>
      <w:r w:rsidR="00445D98" w:rsidRPr="009525A1">
        <w:t>in</w:t>
      </w:r>
      <w:r w:rsidR="00A67B57" w:rsidRPr="009525A1">
        <w:t xml:space="preserve"> pedigrees</w:t>
      </w:r>
      <w:r w:rsidR="00CD0D38" w:rsidRPr="009525A1">
        <w:t xml:space="preserve">. </w:t>
      </w:r>
      <w:r w:rsidR="00445D98" w:rsidRPr="009525A1">
        <w:t xml:space="preserve">By chance, some private variants will segregate to multiple related </w:t>
      </w:r>
      <w:r w:rsidR="00AD0A89">
        <w:t>individuals</w:t>
      </w:r>
      <w:r w:rsidR="009525A1" w:rsidRPr="009525A1">
        <w:t>,</w:t>
      </w:r>
      <w:r w:rsidR="00445D98" w:rsidRPr="009525A1">
        <w:t xml:space="preserve"> providing a sufficient number of observed alleles to allow association testing which would be </w:t>
      </w:r>
      <w:r w:rsidR="00637CC2">
        <w:t xml:space="preserve">nearly </w:t>
      </w:r>
      <w:r w:rsidR="00445D98" w:rsidRPr="009525A1">
        <w:t>impossible in even lar</w:t>
      </w:r>
      <w:r w:rsidR="009525A1" w:rsidRPr="009525A1">
        <w:t xml:space="preserve">ge studies of unrelated samples (see </w:t>
      </w:r>
      <w:r w:rsidR="00CE78A4">
        <w:rPr>
          <w:b/>
        </w:rPr>
        <w:t>Fig.</w:t>
      </w:r>
      <w:r w:rsidR="009525A1" w:rsidRPr="009525A1">
        <w:rPr>
          <w:b/>
        </w:rPr>
        <w:t xml:space="preserve"> 1</w:t>
      </w:r>
      <w:r w:rsidR="009525A1" w:rsidRPr="009525A1">
        <w:t>).</w:t>
      </w:r>
    </w:p>
    <w:p w14:paraId="2FF3A85F" w14:textId="77777777" w:rsidR="0082316B" w:rsidRDefault="0082316B" w:rsidP="002D7700">
      <w:pPr>
        <w:jc w:val="both"/>
      </w:pPr>
    </w:p>
    <w:p w14:paraId="45FEA67F" w14:textId="5A1EEBD8" w:rsidR="0082316B" w:rsidRPr="00734AE3" w:rsidRDefault="0082316B" w:rsidP="002D7700">
      <w:pPr>
        <w:jc w:val="both"/>
      </w:pPr>
      <w:r>
        <w:rPr>
          <w:b/>
          <w:color w:val="000000"/>
        </w:rPr>
        <w:t>Results</w:t>
      </w:r>
    </w:p>
    <w:p w14:paraId="2938613F" w14:textId="7BD55904" w:rsidR="00070584" w:rsidRPr="00070584" w:rsidRDefault="00070584" w:rsidP="00070584">
      <w:pPr>
        <w:jc w:val="both"/>
      </w:pPr>
      <w:r w:rsidRPr="00070584">
        <w:t>To determine the extent to which private and rare variants contribute to T2D and related quantitative phenotypes, we examined 20 large Mexican-American pedigrees drawn from the San Antonio Family Heart Study</w:t>
      </w:r>
      <w:r w:rsidR="00FD7A6F" w:rsidRPr="00FD7A6F">
        <w:t xml:space="preserve"> </w:t>
      </w:r>
      <w:r w:rsidR="00825A21">
        <w:fldChar w:fldCharType="begin">
          <w:fldData xml:space="preserve">PEVuZE5vdGU+PENpdGU+PEF1dGhvcj5NaXRjaGVsbDwvQXV0aG9yPjxZZWFyPjE5OTY8L1llYXI+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==
</w:fldData>
        </w:fldChar>
      </w:r>
      <w:r w:rsidR="00CB641D">
        <w:instrText xml:space="preserve"> ADDIN EN.CITE </w:instrText>
      </w:r>
      <w:r w:rsidR="00CB641D">
        <w:fldChar w:fldCharType="begin">
          <w:fldData xml:space="preserve">PEVuZE5vdGU+PENpdGU+PEF1dGhvcj5NaXRjaGVsbDwvQXV0aG9yPjxZZWFyPjE5OTY8L1llYXI+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==
</w:fldData>
        </w:fldChar>
      </w:r>
      <w:r w:rsidR="00CB641D">
        <w:instrText xml:space="preserve"> ADDIN EN.CITE.DATA </w:instrText>
      </w:r>
      <w:r w:rsidR="00CB641D">
        <w:fldChar w:fldCharType="end"/>
      </w:r>
      <w:r w:rsidR="00825A21">
        <w:fldChar w:fldCharType="separate"/>
      </w:r>
      <w:r w:rsidR="007C1AD6">
        <w:rPr>
          <w:noProof/>
        </w:rPr>
        <w:t>(5, 6)</w:t>
      </w:r>
      <w:r w:rsidR="00825A21">
        <w:fldChar w:fldCharType="end"/>
      </w:r>
      <w:r w:rsidR="00825A21">
        <w:t xml:space="preserve"> </w:t>
      </w:r>
      <w:r w:rsidRPr="00070584">
        <w:t xml:space="preserve">and the San Antonio Family Diabetes/Gall Bladder Study </w:t>
      </w:r>
      <w:r w:rsidR="008301E1">
        <w:fldChar w:fldCharType="begin">
          <w:fldData xml:space="preserve">PEVuZE5vdGU+PENpdGU+PEF1dGhvcj5IdW50PC9BdXRob3I+PFllYXI+MjAwNTwvWWVhcj48UmVj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</w:fldData>
        </w:fldChar>
      </w:r>
      <w:r w:rsidR="00CB641D">
        <w:instrText xml:space="preserve"> ADDIN EN.CITE </w:instrText>
      </w:r>
      <w:r w:rsidR="00CB641D">
        <w:fldChar w:fldCharType="begin">
          <w:fldData xml:space="preserve">PEVuZE5vdGU+PENpdGU+PEF1dGhvcj5IdW50PC9BdXRob3I+PFllYXI+MjAwNTwvWWVhcj48UmVj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</w:fldData>
        </w:fldChar>
      </w:r>
      <w:r w:rsidR="00CB641D">
        <w:instrText xml:space="preserve"> ADDIN EN.CITE.DATA </w:instrText>
      </w:r>
      <w:r w:rsidR="00CB641D">
        <w:fldChar w:fldCharType="end"/>
      </w:r>
      <w:r w:rsidR="008301E1">
        <w:fldChar w:fldCharType="separate"/>
      </w:r>
      <w:r w:rsidR="007C1AD6">
        <w:rPr>
          <w:noProof/>
        </w:rPr>
        <w:t>(7, 8)</w:t>
      </w:r>
      <w:r w:rsidR="008301E1">
        <w:fldChar w:fldCharType="end"/>
      </w:r>
      <w:r w:rsidRPr="00070584">
        <w:t xml:space="preserve">. </w:t>
      </w:r>
      <w:r w:rsidR="00E02B0C">
        <w:t>P</w:t>
      </w:r>
      <w:r w:rsidRPr="00070584">
        <w:t>edigree</w:t>
      </w:r>
      <w:r w:rsidR="00E02B0C">
        <w:t>s</w:t>
      </w:r>
      <w:r w:rsidRPr="00070584">
        <w:t xml:space="preserve"> contained 22 </w:t>
      </w:r>
      <w:r w:rsidR="00E02B0C">
        <w:t>to</w:t>
      </w:r>
      <w:r w:rsidRPr="00070584">
        <w:t xml:space="preserve"> 86 individuals distributed across 3 to 5 generations, for a total of 1,034 individuals</w:t>
      </w:r>
      <w:r w:rsidR="00E02B0C">
        <w:t>;</w:t>
      </w:r>
      <w:r w:rsidRPr="00070584">
        <w:t xml:space="preserve"> 305 (~30%) had T2D (</w:t>
      </w:r>
      <w:r w:rsidRPr="00070584">
        <w:rPr>
          <w:b/>
        </w:rPr>
        <w:t>Table 1</w:t>
      </w:r>
      <w:r w:rsidRPr="00070584">
        <w:t>). In addition to T2D, we tested diabetes-related quantitative traits reflecting glycemic control (fasting</w:t>
      </w:r>
      <w:r w:rsidR="008E3687">
        <w:t>/2-hour</w:t>
      </w:r>
      <w:r w:rsidRPr="00070584">
        <w:t xml:space="preserve"> glucose</w:t>
      </w:r>
      <w:r w:rsidR="003C22BC">
        <w:t xml:space="preserve"> and</w:t>
      </w:r>
      <w:r w:rsidRPr="00070584">
        <w:t xml:space="preserve"> insulin</w:t>
      </w:r>
      <w:r w:rsidR="003C22BC">
        <w:t xml:space="preserve"> levels</w:t>
      </w:r>
      <w:r w:rsidRPr="00070584">
        <w:t xml:space="preserve">) for </w:t>
      </w:r>
      <w:r w:rsidRPr="00914237">
        <w:t xml:space="preserve">association in </w:t>
      </w:r>
      <w:r w:rsidR="00E02B0C" w:rsidRPr="00914237">
        <w:t xml:space="preserve">the </w:t>
      </w:r>
      <w:r w:rsidR="00374E75" w:rsidRPr="00914237">
        <w:t>715</w:t>
      </w:r>
      <w:r w:rsidR="00E02B0C" w:rsidRPr="00914237">
        <w:t xml:space="preserve"> </w:t>
      </w:r>
      <w:r w:rsidRPr="00914237">
        <w:t>non-diabetic</w:t>
      </w:r>
      <w:r w:rsidRPr="00070584">
        <w:t xml:space="preserve"> individuals</w:t>
      </w:r>
      <w:r w:rsidR="009C6B62">
        <w:t xml:space="preserve"> and lipid traits (total cholesterol, HDL, LDL, and triglycerides) in all samples</w:t>
      </w:r>
      <w:r w:rsidRPr="00070584">
        <w:t>. The high prevalence of T2D in these families is consistent with the possible segregation of large effect, private risk variants, making them ideally suited for this experimental study design.</w:t>
      </w:r>
    </w:p>
    <w:p w14:paraId="72F77C7C" w14:textId="72DD88E7" w:rsidR="00825E4A" w:rsidRDefault="00F867AB">
      <w:pPr>
        <w:jc w:val="both"/>
      </w:pPr>
      <w:r w:rsidRPr="00F867AB">
        <w:t xml:space="preserve">Power to detect the effect of a </w:t>
      </w:r>
      <w:r w:rsidR="00442687">
        <w:t xml:space="preserve">single </w:t>
      </w:r>
      <w:r w:rsidRPr="00F867AB">
        <w:t>rare variant on disease risk is a function of pedigree size</w:t>
      </w:r>
      <w:r w:rsidR="00BA6E2A">
        <w:t>, pedigree</w:t>
      </w:r>
      <w:r w:rsidRPr="00F867AB">
        <w:t xml:space="preserve"> structure and the effect size of the variant. </w:t>
      </w:r>
      <w:r w:rsidR="00BA6E2A">
        <w:t>Together, these determine the number of copies that can be observed for each private variant</w:t>
      </w:r>
      <w:r w:rsidRPr="00F867AB">
        <w:t xml:space="preserve">. In </w:t>
      </w:r>
      <w:r w:rsidR="00BA6E2A">
        <w:t>our</w:t>
      </w:r>
      <w:r w:rsidRPr="00F867AB">
        <w:t xml:space="preserve"> 20 Mexican American pedigree</w:t>
      </w:r>
      <w:r w:rsidR="00BA6E2A">
        <w:t>s</w:t>
      </w:r>
      <w:r w:rsidRPr="00F867AB">
        <w:t xml:space="preserve">, </w:t>
      </w:r>
      <w:r w:rsidR="00E9247D">
        <w:t xml:space="preserve">the </w:t>
      </w:r>
      <w:r w:rsidRPr="00F867AB">
        <w:t xml:space="preserve">413 founders </w:t>
      </w:r>
      <w:r w:rsidR="00BA6E2A">
        <w:t>have varying numbers of descendants and potential transmitted copie</w:t>
      </w:r>
      <w:r w:rsidR="00CE78A4">
        <w:t>s for a private variant (</w:t>
      </w:r>
      <w:r w:rsidR="00CE78A4" w:rsidRPr="00CE78A4">
        <w:rPr>
          <w:b/>
        </w:rPr>
        <w:t>Fig. 2</w:t>
      </w:r>
      <w:r w:rsidR="00BA6E2A" w:rsidRPr="00CE78A4">
        <w:rPr>
          <w:b/>
        </w:rPr>
        <w:t>C</w:t>
      </w:r>
      <w:r w:rsidR="00BA6E2A">
        <w:t xml:space="preserve">); </w:t>
      </w:r>
      <w:r w:rsidR="00E02B0C">
        <w:t>&gt;</w:t>
      </w:r>
      <w:r w:rsidRPr="00F867AB">
        <w:t xml:space="preserve">40 founders </w:t>
      </w:r>
      <w:r w:rsidR="00BA6E2A">
        <w:t>can</w:t>
      </w:r>
      <w:r w:rsidR="00E02B0C">
        <w:t xml:space="preserve"> </w:t>
      </w:r>
      <w:r w:rsidRPr="00F867AB">
        <w:lastRenderedPageBreak/>
        <w:t xml:space="preserve">transmit </w:t>
      </w:r>
      <w:r w:rsidR="00E02B0C">
        <w:t>≥</w:t>
      </w:r>
      <w:r w:rsidRPr="00F867AB">
        <w:t>25 copies of rare variants</w:t>
      </w:r>
      <w:r w:rsidR="00BA6E2A">
        <w:t xml:space="preserve"> they carry</w:t>
      </w:r>
      <w:r w:rsidRPr="00F867AB">
        <w:t xml:space="preserve">. Using gene dropping simulation and averaging over all contributing founders, there is </w:t>
      </w:r>
      <w:r w:rsidR="00E9247D">
        <w:t xml:space="preserve">probability </w:t>
      </w:r>
      <w:r w:rsidRPr="00F867AB">
        <w:t>16%</w:t>
      </w:r>
      <w:r w:rsidR="00E9247D">
        <w:t>, 4.5%, and 1.3%</w:t>
      </w:r>
      <w:r w:rsidR="00E02B0C">
        <w:t xml:space="preserve"> </w:t>
      </w:r>
      <w:r w:rsidRPr="00F867AB">
        <w:t xml:space="preserve">of capturing </w:t>
      </w:r>
      <w:r w:rsidR="00E02B0C">
        <w:t>≥5</w:t>
      </w:r>
      <w:r w:rsidR="00E9247D">
        <w:t>,</w:t>
      </w:r>
      <w:r w:rsidRPr="00F867AB">
        <w:t xml:space="preserve"> </w:t>
      </w:r>
      <w:r w:rsidR="00E9247D">
        <w:t xml:space="preserve">≥10, </w:t>
      </w:r>
      <w:proofErr w:type="gramStart"/>
      <w:r w:rsidR="00E9247D">
        <w:t xml:space="preserve">and </w:t>
      </w:r>
      <w:r w:rsidR="00E9247D" w:rsidRPr="00F867AB">
        <w:t xml:space="preserve"> </w:t>
      </w:r>
      <w:r w:rsidR="00E9247D">
        <w:t>≥</w:t>
      </w:r>
      <w:proofErr w:type="gramEnd"/>
      <w:r w:rsidR="00E9247D">
        <w:t>15</w:t>
      </w:r>
      <w:r w:rsidR="002E7FF6">
        <w:t xml:space="preserve"> </w:t>
      </w:r>
      <w:r w:rsidRPr="00F867AB">
        <w:t xml:space="preserve">copies of any </w:t>
      </w:r>
      <w:r w:rsidR="00237178">
        <w:t xml:space="preserve">variant present only in a single founder </w:t>
      </w:r>
      <w:r w:rsidR="00E9247D" w:rsidRPr="00F867AB" w:rsidDel="00E9247D">
        <w:t xml:space="preserve"> </w:t>
      </w:r>
      <w:r w:rsidR="00E02B0C">
        <w:t>; t</w:t>
      </w:r>
      <w:r w:rsidRPr="00F867AB">
        <w:t xml:space="preserve">he average number of copies is 2.5. </w:t>
      </w:r>
    </w:p>
    <w:p w14:paraId="1B6F8FA5" w14:textId="5ABFA20D" w:rsidR="00AB28EF" w:rsidRPr="00AB28EF" w:rsidRDefault="00480705" w:rsidP="00AB28EF">
      <w:pPr>
        <w:jc w:val="both"/>
      </w:pPr>
      <w:r w:rsidRPr="00AB28EF">
        <w:t xml:space="preserve">In our study, a T2D variant </w:t>
      </w:r>
      <w:r>
        <w:t>with</w:t>
      </w:r>
      <w:r w:rsidRPr="00AB28EF">
        <w:t xml:space="preserve"> 80% penetrance and observed </w:t>
      </w:r>
      <w:r>
        <w:t>≥</w:t>
      </w:r>
      <w:r w:rsidRPr="00AB28EF">
        <w:t>25 times within a single pedigree had 50% power of detection at genome-wide significance (</w:t>
      </w:r>
      <w:r w:rsidRPr="00AB28EF">
        <w:rPr>
          <w:i/>
        </w:rPr>
        <w:sym w:font="Symbol" w:char="F061"/>
      </w:r>
      <w:r w:rsidRPr="00AB28EF">
        <w:t>=5x10</w:t>
      </w:r>
      <w:r w:rsidRPr="00AB28EF">
        <w:rPr>
          <w:vertAlign w:val="superscript"/>
        </w:rPr>
        <w:t>-8</w:t>
      </w:r>
      <w:r w:rsidRPr="00AB28EF">
        <w:t>)</w:t>
      </w:r>
      <w:r w:rsidR="00297B48">
        <w:t xml:space="preserve"> (</w:t>
      </w:r>
      <w:r w:rsidR="0060161C">
        <w:t xml:space="preserve">Supplementary </w:t>
      </w:r>
      <w:r w:rsidR="00297B48">
        <w:t>Figure S1A)</w:t>
      </w:r>
      <w:r w:rsidRPr="00AB28EF">
        <w:t>. Although power to detect a single private variant is</w:t>
      </w:r>
      <w:r>
        <w:t xml:space="preserve"> low</w:t>
      </w:r>
      <w:r w:rsidRPr="00AB28EF">
        <w:t xml:space="preserve">, this study had </w:t>
      </w:r>
      <w:r w:rsidR="00FA5B37">
        <w:t>60% power to detect at least one of such variant if at least 500 variants with MAF=0.1% exist in the population (Supplementary Figure S1B) for T2D and 100% power</w:t>
      </w:r>
      <w:r w:rsidR="00CE78A4">
        <w:t xml:space="preserve"> for quantitative traits (</w:t>
      </w:r>
      <w:r w:rsidR="00CE78A4" w:rsidRPr="00CE78A4">
        <w:rPr>
          <w:b/>
        </w:rPr>
        <w:t>Fig. 2</w:t>
      </w:r>
      <w:r w:rsidR="00FA5B37" w:rsidRPr="00CE78A4">
        <w:rPr>
          <w:b/>
        </w:rPr>
        <w:t>B</w:t>
      </w:r>
      <w:r w:rsidR="00FA5B37">
        <w:t>).</w:t>
      </w:r>
      <w:r>
        <w:t xml:space="preserve"> The existence of large numbers of rare variants with large effect is compatible with current understanding of complex diseases, for which only a minority of heritability is typically explained by common variants </w:t>
      </w:r>
      <w:r w:rsidR="008301E1">
        <w:fldChar w:fldCharType="begin">
          <w:fldData xml:space="preserve">IEZpbmxhbmQuJiN4RDtIdW1hbiBHZW5vbWljcyBMYWJvcmF0b3J5LCBQZW5uaW5ndG9uIEJpb21l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L3NlY3JldGlvbjwva2V5d29yZD48a2V5d29yZD5NYWxlPC9rZXl3b3JkPjxr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</w:fldData>
        </w:fldChar>
      </w:r>
      <w:r w:rsidR="00CB641D">
        <w:instrText xml:space="preserve"> ADDIN EN.CITE </w:instrText>
      </w:r>
      <w:r w:rsidR="00CB641D">
        <w:fldChar w:fldCharType="begin">
          <w:fldData xml:space="preserve">PEVuZE5vdGU+PENpdGU+PEF1dGhvcj5NYWhlcjwvQXV0aG9yPjxZZWFyPjIwMDg8L1llYXI+PFJl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==
</w:fldData>
        </w:fldChar>
      </w:r>
      <w:r w:rsidR="00CB641D">
        <w:instrText xml:space="preserve"> ADDIN EN.CITE.DATA </w:instrText>
      </w:r>
      <w:r w:rsidR="00CB641D">
        <w:fldChar w:fldCharType="end"/>
      </w:r>
      <w:r w:rsidR="00CB641D">
        <w:fldChar w:fldCharType="begin">
          <w:fldData xml:space="preserve">b2YgVGVjaG5vbG9neSwgQnJpc2JhbmUsIFF1ZWVuc2xhbmQgNDAwMSwgQXVzdHJhbGlhLiYjeEQ7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sxXSBJbnN0aXR1dGUgb2YgR2VuZXRpYyBFcGlkZW1pb2xv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zFdIElj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==
</w:fldData>
        </w:fldChar>
      </w:r>
      <w:r w:rsidR="00CB641D">
        <w:instrText xml:space="preserve"> ADDIN EN.CITE.DATA </w:instrText>
      </w:r>
      <w:r w:rsidR="00CB641D">
        <w:fldChar w:fldCharType="end"/>
      </w:r>
      <w:r w:rsidR="00CB641D">
        <w:fldChar w:fldCharType="begin">
          <w:fldData xml:space="preserve">IEZpbmxhbmQuJiN4RDtIdW1hbiBHZW5vbWljcyBMYWJvcmF0b3J5LCBQZW5uaW5ndG9uIEJpb21l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</w:fldData>
        </w:fldChar>
      </w:r>
      <w:r w:rsidR="00CB641D">
        <w:instrText xml:space="preserve"> ADDIN EN.CITE.DATA </w:instrText>
      </w:r>
      <w:r w:rsidR="00CB641D">
        <w:fldChar w:fldCharType="end"/>
      </w:r>
      <w:r w:rsidR="008301E1">
        <w:fldChar w:fldCharType="separate"/>
      </w:r>
      <w:r w:rsidR="007C1AD6">
        <w:rPr>
          <w:noProof/>
        </w:rPr>
        <w:t>(9-11)</w:t>
      </w:r>
      <w:r w:rsidR="008301E1">
        <w:fldChar w:fldCharType="end"/>
      </w:r>
      <w:r>
        <w:t>. For example, g</w:t>
      </w:r>
      <w:r w:rsidR="00AB28EF" w:rsidRPr="00AB28EF">
        <w:t xml:space="preserve">iven </w:t>
      </w:r>
      <w:r w:rsidR="00E02B0C">
        <w:t xml:space="preserve">the </w:t>
      </w:r>
      <w:r w:rsidR="00AB28EF" w:rsidRPr="00AB28EF">
        <w:t>30% prevalence of type 2 diabetes, if fully penetrant rare variants with MAF ~0.1% explain &gt;20% of diabetes cases, at least 60 such variants must exist in the population</w:t>
      </w:r>
      <w:r w:rsidR="00E02B0C">
        <w:t>; i</w:t>
      </w:r>
      <w:r w:rsidR="00AB28EF" w:rsidRPr="00AB28EF">
        <w:t>f causal variants have frequency</w:t>
      </w:r>
      <w:r w:rsidR="00E9247D">
        <w:t xml:space="preserve"> </w:t>
      </w:r>
      <w:r w:rsidR="00AB28EF" w:rsidRPr="00AB28EF">
        <w:t>0.01%, at least 600 must exist</w:t>
      </w:r>
      <w:r w:rsidR="00BB39EF">
        <w:t xml:space="preserve"> in the population</w:t>
      </w:r>
      <w:r w:rsidR="00AB28EF" w:rsidRPr="00AB28EF">
        <w:t xml:space="preserve">. </w:t>
      </w:r>
    </w:p>
    <w:p w14:paraId="21E66451" w14:textId="4B66E9A8" w:rsidR="00B53AC6" w:rsidRDefault="00B53AC6" w:rsidP="00B53AC6">
      <w:pPr>
        <w:jc w:val="both"/>
      </w:pPr>
      <w:r w:rsidRPr="005C2231">
        <w:t>We had greater power to detect variants influencing quantitative traits</w:t>
      </w:r>
      <w:r w:rsidR="00E9247D">
        <w:t>, even though for analysis of these traits we excluded individuals with T2D</w:t>
      </w:r>
      <w:r w:rsidRPr="005C2231">
        <w:t>. For example, we had 80% power to detect a rare variant that modifies a quantitative trait by 2.0 standard deviations</w:t>
      </w:r>
      <w:r w:rsidR="00BA2F5E">
        <w:t xml:space="preserve"> (SD)</w:t>
      </w:r>
      <w:r w:rsidRPr="005C2231">
        <w:t xml:space="preserve"> provided it was transmitted to 16 individuals. Supposing that variants modifying traits with an effect size of 2.0 </w:t>
      </w:r>
      <w:r w:rsidR="00BA2F5E">
        <w:t>SD</w:t>
      </w:r>
      <w:r w:rsidRPr="005C2231">
        <w:t xml:space="preserve"> have MAF ~0.1% and </w:t>
      </w:r>
      <w:r w:rsidR="00480705">
        <w:t xml:space="preserve">jointly </w:t>
      </w:r>
      <w:r w:rsidRPr="005C2231">
        <w:t xml:space="preserve">account for 33% of the heritability of </w:t>
      </w:r>
      <w:r w:rsidR="008E3687">
        <w:t>a quantitative trait</w:t>
      </w:r>
      <w:r w:rsidRPr="005C2231">
        <w:t xml:space="preserve">, there must be at least 400 </w:t>
      </w:r>
      <w:r w:rsidR="00480705">
        <w:t>such</w:t>
      </w:r>
      <w:r w:rsidR="00480705" w:rsidRPr="005C2231">
        <w:t xml:space="preserve"> </w:t>
      </w:r>
      <w:r w:rsidRPr="005C2231">
        <w:t xml:space="preserve">variants in the population. If most causal variants have lower frequency, then there must be even more of them. In any situation where variants with frequency &lt;0.01% and effect sizes of </w:t>
      </w:r>
      <w:r w:rsidRPr="005C2231">
        <w:rPr>
          <w:rFonts w:ascii="Calibri" w:hAnsi="Calibri"/>
        </w:rPr>
        <w:t>≥</w:t>
      </w:r>
      <w:r w:rsidRPr="005C2231">
        <w:t xml:space="preserve">2.0 </w:t>
      </w:r>
      <w:r w:rsidR="00BA2F5E">
        <w:t>SD</w:t>
      </w:r>
      <w:r w:rsidRPr="005C2231">
        <w:t xml:space="preserve"> </w:t>
      </w:r>
      <w:r>
        <w:t xml:space="preserve">jointly </w:t>
      </w:r>
      <w:r w:rsidRPr="005C2231">
        <w:t>explain &gt;33% of the heritability of a diabetes</w:t>
      </w:r>
      <w:r w:rsidR="00BB39EF">
        <w:t xml:space="preserve">-relevant </w:t>
      </w:r>
      <w:r w:rsidRPr="005C2231">
        <w:t>quantitative trait, our pedigrees provided ~80% power to detect genome-wide significant association (</w:t>
      </w:r>
      <w:r w:rsidRPr="005C2231">
        <w:rPr>
          <w:i/>
        </w:rPr>
        <w:sym w:font="Symbol" w:char="F061"/>
      </w:r>
      <w:r w:rsidRPr="005C2231">
        <w:t>=5x10</w:t>
      </w:r>
      <w:r w:rsidRPr="005C2231">
        <w:rPr>
          <w:vertAlign w:val="superscript"/>
        </w:rPr>
        <w:t>-8</w:t>
      </w:r>
      <w:r w:rsidRPr="005C2231">
        <w:t>)</w:t>
      </w:r>
      <w:r w:rsidRPr="005C2231">
        <w:rPr>
          <w:vertAlign w:val="superscript"/>
        </w:rPr>
        <w:t xml:space="preserve"> </w:t>
      </w:r>
      <w:r w:rsidRPr="005C2231">
        <w:t>with at least one of these variants. In contrast, sequencing a similar number of unrelated samples would be a hopeless strategy – any variants sampled would be present in only one or two individuals and power would be &lt; 0.001% (</w:t>
      </w:r>
      <w:r w:rsidR="00CE78A4">
        <w:rPr>
          <w:b/>
        </w:rPr>
        <w:t>Fig. 2</w:t>
      </w:r>
      <w:r w:rsidRPr="005C2231">
        <w:rPr>
          <w:b/>
        </w:rPr>
        <w:t>B</w:t>
      </w:r>
      <w:r w:rsidRPr="005C2231">
        <w:t>).</w:t>
      </w:r>
    </w:p>
    <w:p w14:paraId="1EA333D2" w14:textId="2FD69404" w:rsidR="00B53AC6" w:rsidRDefault="00AB28EF" w:rsidP="00AB28EF">
      <w:pPr>
        <w:jc w:val="both"/>
        <w:rPr>
          <w:b/>
        </w:rPr>
      </w:pPr>
      <w:r w:rsidRPr="00253DF4">
        <w:t xml:space="preserve">We strategically sequenced 586 individuals from the 20 pedigrees at &gt;40x coverage using Complete Genomics services. Sequenced individuals were specifically </w:t>
      </w:r>
      <w:r w:rsidR="00A05606">
        <w:t>chosen</w:t>
      </w:r>
      <w:r w:rsidRPr="00253DF4">
        <w:t xml:space="preserve"> to </w:t>
      </w:r>
      <w:r w:rsidR="00A05606">
        <w:t xml:space="preserve">maximize the </w:t>
      </w:r>
      <w:r w:rsidRPr="00253DF4">
        <w:t xml:space="preserve">capture </w:t>
      </w:r>
      <w:r w:rsidR="00A05606">
        <w:t>of</w:t>
      </w:r>
      <w:r w:rsidRPr="00253DF4">
        <w:t xml:space="preserve"> genetic variation in each pedigree and, by sequencing of parent</w:t>
      </w:r>
      <w:r w:rsidR="00A05606">
        <w:t>-</w:t>
      </w:r>
      <w:r w:rsidRPr="00253DF4">
        <w:t xml:space="preserve">offspring pairs, to facilitate estimation of haplotypes. </w:t>
      </w:r>
      <w:r w:rsidR="00A05606">
        <w:t>S</w:t>
      </w:r>
      <w:r w:rsidRPr="00253DF4">
        <w:t>equencing identified 23.4 million variants</w:t>
      </w:r>
      <w:r w:rsidR="00DB4C68">
        <w:t>:</w:t>
      </w:r>
      <w:r w:rsidRPr="00253DF4">
        <w:t xml:space="preserve"> 21.6M single nucleotide variants (SNVs) and 1.9M more complex genetic variants including insertions, deletions, and copy number variants (</w:t>
      </w:r>
      <w:r w:rsidR="00CE78A4">
        <w:rPr>
          <w:b/>
        </w:rPr>
        <w:t>Fig. 3</w:t>
      </w:r>
      <w:r w:rsidRPr="00253DF4">
        <w:t>)</w:t>
      </w:r>
      <w:r w:rsidRPr="00253DF4">
        <w:rPr>
          <w:b/>
        </w:rPr>
        <w:t>.</w:t>
      </w:r>
      <w:r w:rsidR="00B53AC6" w:rsidRPr="00B53AC6">
        <w:t xml:space="preserve"> </w:t>
      </w:r>
      <w:r w:rsidR="00B53AC6" w:rsidRPr="005843CA">
        <w:t xml:space="preserve">As expected, most variants were rare: </w:t>
      </w:r>
      <w:r w:rsidR="00B53AC6" w:rsidRPr="005843CA">
        <w:rPr>
          <w:lang w:eastAsia="ko-KR"/>
        </w:rPr>
        <w:t>15.1</w:t>
      </w:r>
      <w:r w:rsidR="00DB4C68">
        <w:rPr>
          <w:lang w:eastAsia="ko-KR"/>
        </w:rPr>
        <w:t>M</w:t>
      </w:r>
      <w:r w:rsidR="00B53AC6" w:rsidRPr="005843CA">
        <w:rPr>
          <w:lang w:eastAsia="ko-KR"/>
        </w:rPr>
        <w:t xml:space="preserve"> had </w:t>
      </w:r>
      <w:r w:rsidR="00F80278">
        <w:rPr>
          <w:lang w:eastAsia="ko-KR"/>
        </w:rPr>
        <w:t xml:space="preserve">MLE </w:t>
      </w:r>
      <w:r w:rsidR="00B53AC6" w:rsidRPr="005843CA">
        <w:rPr>
          <w:lang w:eastAsia="ko-KR"/>
        </w:rPr>
        <w:t>MAF&lt;1%</w:t>
      </w:r>
      <w:r w:rsidR="00F80278">
        <w:rPr>
          <w:lang w:eastAsia="ko-KR"/>
        </w:rPr>
        <w:t xml:space="preserve"> by SOLAR-estimated MAF</w:t>
      </w:r>
      <w:r w:rsidR="00DB4C68">
        <w:rPr>
          <w:lang w:eastAsia="ko-KR"/>
        </w:rPr>
        <w:t>;</w:t>
      </w:r>
      <w:r w:rsidR="00B53AC6" w:rsidRPr="005843CA">
        <w:rPr>
          <w:lang w:eastAsia="ko-KR"/>
        </w:rPr>
        <w:t xml:space="preserve"> </w:t>
      </w:r>
      <w:r w:rsidR="00B53AC6" w:rsidRPr="005843CA">
        <w:t>7.2</w:t>
      </w:r>
      <w:r w:rsidR="00DB4C68">
        <w:t>M</w:t>
      </w:r>
      <w:r w:rsidR="00B53AC6" w:rsidRPr="005843CA">
        <w:t xml:space="preserve"> </w:t>
      </w:r>
      <w:r w:rsidR="0087747C">
        <w:t xml:space="preserve">are private, family-specific variants that </w:t>
      </w:r>
      <w:r w:rsidR="00B53AC6" w:rsidRPr="005843CA">
        <w:t>ente</w:t>
      </w:r>
      <w:r w:rsidR="0087747C">
        <w:t>r</w:t>
      </w:r>
      <w:r w:rsidR="00B53AC6" w:rsidRPr="005843CA">
        <w:t xml:space="preserve"> our </w:t>
      </w:r>
      <w:r w:rsidR="0087747C">
        <w:t>pedigrees</w:t>
      </w:r>
      <w:r w:rsidR="0087747C" w:rsidRPr="005843CA">
        <w:t xml:space="preserve"> </w:t>
      </w:r>
      <w:r w:rsidR="00B53AC6" w:rsidRPr="005843CA">
        <w:t>through a single founder and do not appear in the 1000 Genomes Project data</w:t>
      </w:r>
      <w:r w:rsidR="002D459F" w:rsidRPr="002D459F">
        <w:t xml:space="preserve"> </w:t>
      </w:r>
      <w:r w:rsidR="002D459F">
        <w:fldChar w:fldCharType="begin">
          <w:fldData xml:space="preserve">PEVuZE5vdGU+PENpdGU+PEF1dGhvcj4xMDAwIEdlbm9tZXMgUHJvamVjdCBDb25zb3J0aXVtPC9B
dXRob3I+PFllYXI+MjAxNTwvWWVhcj48UmVjTnVtPjIwMzwvUmVjTnVtPjxEaXNwbGF5VGV4dD4o
MTIpPC9EaXNwbGF5VGV4dD48cmVjb3JkPjxyZWMtbnVtYmVyPjIwMzwvcmVjLW51bWJlcj48Zm9y
ZWlnbi1rZXlzPjxrZXkgYXBwPSJFTiIgZGItaWQ9IjBmOWFzOTkwYXIwMHJtZXBlcDB2enh6ZHpz
dzB0cnZydDV6dCIgdGltZXN0YW1wPSIxNDY4NjE4NTA4Ij4yMDM8L2tleT48L2ZvcmVpZ24ta2V5
cz48cmVmLXR5cGUgbmFtZT0iSm91cm5hbCBBcnRpY2xlIj4xNzwvcmVmLXR5cGU+PGNvbnRyaWJ1
dG9ycz48YXV0aG9ycz48YXV0aG9yPjEwMDAgR2Vub21lcyBQcm9qZWN0IENvbnNvcnRpdW0sJnF1
b3Q7PC9hdXRob3I+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L2F1dGhvcnM+PC9jb250cmlidXRvcnM+PHRpdGxl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</w:fldData>
        </w:fldChar>
      </w:r>
      <w:r w:rsidR="00CB641D">
        <w:instrText xml:space="preserve"> ADDIN EN.CITE </w:instrText>
      </w:r>
      <w:r w:rsidR="00CB641D">
        <w:fldChar w:fldCharType="begin">
          <w:fldData xml:space="preserve">PEVuZE5vdGU+PENpdGU+PEF1dGhvcj4xMDAwIEdlbm9tZXMgUHJvamVjdCBDb25zb3J0aXVtPC9B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</w:fldData>
        </w:fldChar>
      </w:r>
      <w:r w:rsidR="00CB641D">
        <w:instrText xml:space="preserve"> ADDIN EN.CITE.DATA </w:instrText>
      </w:r>
      <w:r w:rsidR="00CB641D">
        <w:fldChar w:fldCharType="end"/>
      </w:r>
      <w:r w:rsidR="002D459F">
        <w:fldChar w:fldCharType="separate"/>
      </w:r>
      <w:r w:rsidR="007C1AD6">
        <w:rPr>
          <w:noProof/>
        </w:rPr>
        <w:t>(12)</w:t>
      </w:r>
      <w:r w:rsidR="002D459F">
        <w:fldChar w:fldCharType="end"/>
      </w:r>
      <w:r w:rsidR="00B53AC6" w:rsidRPr="005843CA">
        <w:t>.</w:t>
      </w:r>
    </w:p>
    <w:p w14:paraId="7607C232" w14:textId="5373E215" w:rsidR="00EF58E8" w:rsidRPr="005843CA" w:rsidRDefault="00AB28EF" w:rsidP="009525A1">
      <w:pPr>
        <w:jc w:val="both"/>
      </w:pPr>
      <w:r w:rsidRPr="00253DF4">
        <w:t>We genotyped 4</w:t>
      </w:r>
      <w:r w:rsidR="00F13ACE">
        <w:t>48</w:t>
      </w:r>
      <w:r w:rsidRPr="00253DF4">
        <w:t xml:space="preserve"> </w:t>
      </w:r>
      <w:r w:rsidR="00DB4C68">
        <w:t>additional</w:t>
      </w:r>
      <w:r w:rsidR="00DB4C68" w:rsidRPr="00253DF4">
        <w:t xml:space="preserve"> </w:t>
      </w:r>
      <w:r w:rsidRPr="00253DF4">
        <w:t xml:space="preserve">pedigree members </w:t>
      </w:r>
      <w:r w:rsidR="00012FF4">
        <w:t>using</w:t>
      </w:r>
      <w:r w:rsidRPr="00253DF4">
        <w:t xml:space="preserve"> </w:t>
      </w:r>
      <w:r w:rsidR="002B6C99">
        <w:t xml:space="preserve">Illumina </w:t>
      </w:r>
      <w:r w:rsidR="002B6C99" w:rsidRPr="002B6C99">
        <w:t>HumanHap550v3, Human1M-Duov3, H</w:t>
      </w:r>
      <w:r w:rsidR="002B6C99">
        <w:t>uman1Mv1, and Human660W-Quad_v1</w:t>
      </w:r>
      <w:r w:rsidR="002B6C99" w:rsidRPr="002B6C99" w:rsidDel="002B6C99">
        <w:t xml:space="preserve"> </w:t>
      </w:r>
      <w:r w:rsidRPr="00253DF4">
        <w:t>GWAS array</w:t>
      </w:r>
      <w:r w:rsidR="002B6C99">
        <w:t>s</w:t>
      </w:r>
      <w:r w:rsidR="00012FF4">
        <w:t>. SNVs not present in one platform were imputed and a comprehensive set of 1 million SNV was defined. This data</w:t>
      </w:r>
      <w:r w:rsidRPr="00253DF4">
        <w:t xml:space="preserve"> allow us </w:t>
      </w:r>
      <w:r w:rsidR="00DB4C68">
        <w:t xml:space="preserve">to </w:t>
      </w:r>
      <w:r w:rsidRPr="00253DF4">
        <w:t>track haplotypes through each family and identify additional carriers of variants identified in the sequenced samples</w:t>
      </w:r>
      <w:r w:rsidR="002D459F" w:rsidRPr="002D459F">
        <w:t xml:space="preserve"> </w:t>
      </w:r>
      <w:r w:rsidR="002D459F">
        <w:fldChar w:fldCharType="begin"/>
      </w:r>
      <w:r w:rsidR="00CB641D">
        <w:instrText xml:space="preserve"> ADDIN EN.CITE &lt;EndNote&gt;&lt;Cite&gt;&lt;Author&gt;Abecasis&lt;/Author&gt;&lt;Year&gt;2002&lt;/Year&gt;&lt;RecNum&gt;10&lt;/RecNum&gt;&lt;DisplayText&gt;(13)&lt;/DisplayText&gt;&lt;record&gt;&lt;rec-number&gt;10&lt;/rec-number&gt;&lt;foreign-keys&gt;&lt;key app="EN" db-id="0f9as990ar00rmepep0vzxzdzsw0trvrt5zt" timestamp="1445289949"&gt;10&lt;/key&gt;&lt;/foreign-keys&gt;&lt;ref-type name="Journal Article"&gt;17&lt;/ref-type&gt;&lt;contributors&gt;&lt;authors&gt;&lt;author&gt;Abecasis, G. R.&lt;/author&gt;&lt;author&gt;Cherny, S. S.&lt;/author&gt;&lt;author&gt;Cookson, W. O.&lt;/author&gt;&lt;author&gt;Cardon, L. R.&lt;/author&gt;&lt;/authors&gt;&lt;/contributors&gt;&lt;auth-address&gt;The Wellcome Trust Center for Human Genetics, University of Oxford, Oxford OX3 7BN, UK. goncalo@umich.edu&lt;/auth-address&gt;&lt;titles&gt;&lt;title&gt;Merlin--rapid analysis of dense genetic maps using sparse gene flow trees&lt;/title&gt;&lt;secondary-title&gt;Nat Genet&lt;/secondary-title&gt;&lt;/titles&gt;&lt;periodical&gt;&lt;full-title&gt;Nat Genet&lt;/full-title&gt;&lt;/periodical&gt;&lt;pages&gt;97-101&lt;/pages&gt;&lt;volume&gt;30&lt;/volume&gt;&lt;number&gt;1&lt;/number&gt;&lt;keywords&gt;&lt;keyword&gt;*Algorithms&lt;/keyword&gt;&lt;keyword&gt;Female&lt;/keyword&gt;&lt;keyword&gt;*Genetic Linkage&lt;/keyword&gt;&lt;keyword&gt;Genotype&lt;/keyword&gt;&lt;keyword&gt;Haplotypes&lt;/keyword&gt;&lt;keyword&gt;Humans&lt;/keyword&gt;&lt;keyword&gt;*Likelihood Functions&lt;/keyword&gt;&lt;keyword&gt;Male&lt;/keyword&gt;&lt;keyword&gt;Meiosis&lt;/keyword&gt;&lt;keyword&gt;Pedigree&lt;/keyword&gt;&lt;keyword&gt;Polymorphism, Genetic&lt;/keyword&gt;&lt;keyword&gt;*Software&lt;/keyword&gt;&lt;/keywords&gt;&lt;dates&gt;&lt;year&gt;2002&lt;/year&gt;&lt;pub-dates&gt;&lt;date&gt;Jan&lt;/date&gt;&lt;/pub-dates&gt;&lt;/dates&gt;&lt;isbn&gt;1061-4036 (Print)&amp;#xD;1061-4036 (Linking)&lt;/isbn&gt;&lt;accession-num&gt;11731797&lt;/accession-num&gt;&lt;urls&gt;&lt;related-urls&gt;&lt;url&gt;http://www.ncbi.nlm.nih.gov/pubmed/11731797&lt;/url&gt;&lt;/related-urls&gt;&lt;/urls&gt;&lt;electronic-resource-num&gt;10.1038/ng786&lt;/electronic-resource-num&gt;&lt;/record&gt;&lt;/Cite&gt;&lt;/EndNote&gt;</w:instrText>
      </w:r>
      <w:r w:rsidR="002D459F">
        <w:fldChar w:fldCharType="separate"/>
      </w:r>
      <w:r w:rsidR="007C1AD6">
        <w:rPr>
          <w:noProof/>
        </w:rPr>
        <w:t>(13)</w:t>
      </w:r>
      <w:r w:rsidR="002D459F">
        <w:fldChar w:fldCharType="end"/>
      </w:r>
      <w:r w:rsidRPr="00253DF4">
        <w:t>. We evaluated accuracy of the genotypes (sequenc</w:t>
      </w:r>
      <w:r w:rsidR="00DB4C68">
        <w:t>ed</w:t>
      </w:r>
      <w:r w:rsidRPr="00253DF4">
        <w:t xml:space="preserve"> or </w:t>
      </w:r>
      <w:r w:rsidR="00DB4C68">
        <w:t>imputed</w:t>
      </w:r>
      <w:r w:rsidRPr="00253DF4">
        <w:t xml:space="preserve">) by comparing our genotypes to </w:t>
      </w:r>
      <w:r w:rsidR="0087747C">
        <w:t>rare variants genotyped using</w:t>
      </w:r>
      <w:r w:rsidRPr="00253DF4">
        <w:t xml:space="preserve"> </w:t>
      </w:r>
      <w:r w:rsidR="0026075C">
        <w:t>Illumina HumanExome-12 v1</w:t>
      </w:r>
      <w:r w:rsidR="00EE7D5D" w:rsidRPr="002B6C99">
        <w:t xml:space="preserve"> </w:t>
      </w:r>
      <w:r w:rsidR="003C033B">
        <w:t>exome a</w:t>
      </w:r>
      <w:r w:rsidR="002D432D">
        <w:t>rray</w:t>
      </w:r>
      <w:r w:rsidRPr="00253DF4">
        <w:t xml:space="preserve">. For variants with </w:t>
      </w:r>
      <w:r w:rsidR="00F80278">
        <w:t xml:space="preserve">MLE </w:t>
      </w:r>
      <w:r w:rsidRPr="00253DF4">
        <w:t xml:space="preserve">MAF&lt;1%, </w:t>
      </w:r>
      <w:r w:rsidR="00DB4C68">
        <w:t xml:space="preserve">non-reference </w:t>
      </w:r>
      <w:r w:rsidRPr="00253DF4">
        <w:t xml:space="preserve">genotypes called by sequencing and by </w:t>
      </w:r>
      <w:r w:rsidR="0087747C">
        <w:t xml:space="preserve">haplotype </w:t>
      </w:r>
      <w:r w:rsidR="00DB4C68">
        <w:t>imputation</w:t>
      </w:r>
      <w:r w:rsidRPr="00253DF4">
        <w:t xml:space="preserve"> were </w:t>
      </w:r>
      <w:r w:rsidRPr="00914237">
        <w:t>accurate 99.9% and</w:t>
      </w:r>
      <w:r w:rsidRPr="00253DF4">
        <w:t xml:space="preserve"> 96.7% </w:t>
      </w:r>
      <w:r w:rsidRPr="00253DF4">
        <w:lastRenderedPageBreak/>
        <w:t>of the time, respectively.</w:t>
      </w:r>
      <w:r w:rsidR="00B53AC6">
        <w:t xml:space="preserve"> </w:t>
      </w:r>
      <w:r w:rsidR="00EF58E8" w:rsidRPr="005843CA">
        <w:t xml:space="preserve">Many novel, private variants were transmitted to multiple descendants; 514K such variants transmitted to </w:t>
      </w:r>
      <w:r w:rsidR="00651CC2">
        <w:t>&gt;</w:t>
      </w:r>
      <w:r w:rsidR="00EF58E8" w:rsidRPr="005843CA">
        <w:t xml:space="preserve">10 individuals. </w:t>
      </w:r>
      <w:r w:rsidR="005E027A">
        <w:t xml:space="preserve">We observed </w:t>
      </w:r>
      <w:r w:rsidR="00832AC5">
        <w:t>1.74</w:t>
      </w:r>
      <w:r w:rsidR="00651CC2">
        <w:t>M</w:t>
      </w:r>
      <w:r w:rsidR="00047BC2">
        <w:t xml:space="preserve"> variants </w:t>
      </w:r>
      <w:r w:rsidR="005E027A">
        <w:t xml:space="preserve">inherited from a single founder </w:t>
      </w:r>
      <w:r w:rsidR="00724E9C">
        <w:t>having</w:t>
      </w:r>
      <w:r w:rsidR="005E027A">
        <w:t xml:space="preserve"> enriched allele counts </w:t>
      </w:r>
      <w:r w:rsidR="00047BC2">
        <w:t xml:space="preserve">with </w:t>
      </w:r>
      <w:r w:rsidR="00651CC2">
        <w:t>≥</w:t>
      </w:r>
      <w:r w:rsidR="005843CA" w:rsidRPr="005843CA">
        <w:t>5</w:t>
      </w:r>
      <w:r w:rsidR="00047BC2">
        <w:t xml:space="preserve"> copies in pedigree members; these variants are likely to be singletons in </w:t>
      </w:r>
      <w:r w:rsidR="003B3D6C">
        <w:t xml:space="preserve">the same number of samples of </w:t>
      </w:r>
      <w:r w:rsidR="00047BC2">
        <w:t>unrelated individuals</w:t>
      </w:r>
      <w:r w:rsidR="00EF58E8" w:rsidRPr="005843CA">
        <w:t>.</w:t>
      </w:r>
      <w:r w:rsidR="0008372B" w:rsidRPr="005843CA">
        <w:t xml:space="preserve"> </w:t>
      </w:r>
    </w:p>
    <w:p w14:paraId="22B2003C" w14:textId="75C0AEE4" w:rsidR="00AB28EF" w:rsidRDefault="003451C3" w:rsidP="0070007B">
      <w:pPr>
        <w:jc w:val="both"/>
      </w:pPr>
      <w:r>
        <w:t>A</w:t>
      </w:r>
      <w:r w:rsidR="005C2231" w:rsidRPr="0070007B">
        <w:t xml:space="preserve">nalysis of 1000 </w:t>
      </w:r>
      <w:r w:rsidR="00F1625C" w:rsidRPr="0070007B">
        <w:t xml:space="preserve">simulated </w:t>
      </w:r>
      <w:r w:rsidR="005C2231" w:rsidRPr="0070007B">
        <w:t>null phenotypes</w:t>
      </w:r>
      <w:r>
        <w:t xml:space="preserve"> shows</w:t>
      </w:r>
      <w:r w:rsidR="005C2231" w:rsidRPr="0070007B">
        <w:t xml:space="preserve"> a </w:t>
      </w:r>
      <w:r w:rsidR="005C2231" w:rsidRPr="0070007B">
        <w:rPr>
          <w:i/>
        </w:rPr>
        <w:t>p</w:t>
      </w:r>
      <w:r w:rsidR="005C2231" w:rsidRPr="0070007B">
        <w:t>-value of 7.1x10</w:t>
      </w:r>
      <w:r w:rsidR="005C2231" w:rsidRPr="0070007B">
        <w:rPr>
          <w:vertAlign w:val="superscript"/>
        </w:rPr>
        <w:t>-8</w:t>
      </w:r>
      <w:r w:rsidR="005C2231" w:rsidRPr="0070007B">
        <w:t xml:space="preserve"> </w:t>
      </w:r>
      <w:r>
        <w:t>is</w:t>
      </w:r>
      <w:r w:rsidRPr="0070007B">
        <w:t xml:space="preserve"> </w:t>
      </w:r>
      <w:r w:rsidR="005C2231" w:rsidRPr="0070007B">
        <w:t>required to achieve genome</w:t>
      </w:r>
      <w:r w:rsidR="00F1625C" w:rsidRPr="0070007B">
        <w:t>-</w:t>
      </w:r>
      <w:r w:rsidR="005C2231" w:rsidRPr="0070007B">
        <w:t>wide significance in this experiment</w:t>
      </w:r>
      <w:r>
        <w:t xml:space="preserve"> (versus ~1x10</w:t>
      </w:r>
      <w:r>
        <w:rPr>
          <w:vertAlign w:val="superscript"/>
        </w:rPr>
        <w:t>-9</w:t>
      </w:r>
      <w:r>
        <w:t xml:space="preserve"> using Bonferroni adjustment)</w:t>
      </w:r>
      <w:r w:rsidR="00012FF4">
        <w:t xml:space="preserve"> (Supplementary Figure S3)</w:t>
      </w:r>
      <w:r w:rsidR="005C2231" w:rsidRPr="0070007B">
        <w:t xml:space="preserve">. </w:t>
      </w:r>
      <w:r w:rsidR="00AB28EF">
        <w:t xml:space="preserve">This reflects the large LD blocks observed in the Mexican American pedigrees </w:t>
      </w:r>
      <w:r>
        <w:t>and</w:t>
      </w:r>
      <w:r w:rsidR="00AB28EF">
        <w:t xml:space="preserve"> the restricted number of segregating founder haplotypes. </w:t>
      </w:r>
    </w:p>
    <w:p w14:paraId="21BFD23E" w14:textId="228E9D86" w:rsidR="005C2231" w:rsidRPr="0070007B" w:rsidRDefault="00651CC2" w:rsidP="0070007B">
      <w:pPr>
        <w:jc w:val="both"/>
      </w:pPr>
      <w:r>
        <w:t>W</w:t>
      </w:r>
      <w:r w:rsidR="005C2231" w:rsidRPr="0070007B">
        <w:t xml:space="preserve">e did not observe </w:t>
      </w:r>
      <w:r>
        <w:t xml:space="preserve">significant </w:t>
      </w:r>
      <w:r w:rsidR="005C2231" w:rsidRPr="0070007B">
        <w:t xml:space="preserve">evidence of association between </w:t>
      </w:r>
      <w:r w:rsidR="00442687">
        <w:t xml:space="preserve">individual </w:t>
      </w:r>
      <w:r w:rsidR="005C2231" w:rsidRPr="0070007B">
        <w:t>rare variants and T2D</w:t>
      </w:r>
      <w:r w:rsidR="008E3687">
        <w:t xml:space="preserve">, glucose, </w:t>
      </w:r>
      <w:r w:rsidR="00A466CF">
        <w:t xml:space="preserve">or </w:t>
      </w:r>
      <w:r w:rsidR="008E3687">
        <w:t>insulin levels</w:t>
      </w:r>
      <w:r w:rsidR="005C2231" w:rsidRPr="0070007B">
        <w:t xml:space="preserve"> (</w:t>
      </w:r>
      <w:r w:rsidR="00CE78A4">
        <w:rPr>
          <w:b/>
        </w:rPr>
        <w:t>Fig.</w:t>
      </w:r>
      <w:r w:rsidR="005C2231" w:rsidRPr="0070007B">
        <w:rPr>
          <w:b/>
        </w:rPr>
        <w:t xml:space="preserve"> </w:t>
      </w:r>
      <w:r w:rsidR="00CE78A4">
        <w:rPr>
          <w:b/>
        </w:rPr>
        <w:t>4</w:t>
      </w:r>
      <w:r w:rsidR="005C2231" w:rsidRPr="0070007B">
        <w:t xml:space="preserve">). These results suggest that large effect rare variants (those with </w:t>
      </w:r>
      <w:r w:rsidR="00F32028" w:rsidRPr="0070007B">
        <w:t xml:space="preserve">near-complete penetrance for T2D or with an </w:t>
      </w:r>
      <w:r w:rsidR="005C2231" w:rsidRPr="0070007B">
        <w:t xml:space="preserve">effect size &gt;2 </w:t>
      </w:r>
      <w:r>
        <w:t>SD</w:t>
      </w:r>
      <w:r w:rsidR="00F32028" w:rsidRPr="0070007B">
        <w:t xml:space="preserve"> for quantitative traits</w:t>
      </w:r>
      <w:r w:rsidR="00125217">
        <w:t>)</w:t>
      </w:r>
      <w:r w:rsidR="005C2231" w:rsidRPr="0070007B">
        <w:t xml:space="preserve"> are </w:t>
      </w:r>
      <w:r>
        <w:t>very un</w:t>
      </w:r>
      <w:r w:rsidR="005C2231" w:rsidRPr="0070007B">
        <w:t xml:space="preserve">likely to explain </w:t>
      </w:r>
      <w:r w:rsidR="00FA4E52">
        <w:t>≥</w:t>
      </w:r>
      <w:r>
        <w:t xml:space="preserve"> </w:t>
      </w:r>
      <w:r w:rsidR="005C2231" w:rsidRPr="0070007B">
        <w:t xml:space="preserve">20% of </w:t>
      </w:r>
      <w:r w:rsidR="00F32028" w:rsidRPr="0070007B">
        <w:t xml:space="preserve">T2D </w:t>
      </w:r>
      <w:r>
        <w:t>risk or</w:t>
      </w:r>
      <w:r w:rsidR="003451C3">
        <w:t xml:space="preserve"> </w:t>
      </w:r>
      <w:r w:rsidR="00FA4E52">
        <w:t>≥</w:t>
      </w:r>
      <w:r>
        <w:t xml:space="preserve"> </w:t>
      </w:r>
      <w:r w:rsidR="00F32028" w:rsidRPr="0070007B">
        <w:t>33% heritability</w:t>
      </w:r>
      <w:r w:rsidR="008E3687">
        <w:t xml:space="preserve"> of quantitative traits</w:t>
      </w:r>
      <w:r w:rsidR="001A5D41">
        <w:t xml:space="preserve"> in this sample</w:t>
      </w:r>
      <w:r w:rsidR="003451C3">
        <w:t>; as noted previously, situations where this occur would require large numbers of such variants and, in that case, we expect to detect a few.</w:t>
      </w:r>
      <w:r w:rsidR="00284B41">
        <w:t xml:space="preserve"> </w:t>
      </w:r>
      <w:r w:rsidR="00C82390">
        <w:t>In the analyses of additional quantitative traits</w:t>
      </w:r>
      <w:r w:rsidR="00284B41">
        <w:t xml:space="preserve">, we </w:t>
      </w:r>
      <w:r w:rsidR="001F7861">
        <w:t>re-</w:t>
      </w:r>
      <w:r w:rsidR="00284B41">
        <w:t xml:space="preserve">identified several </w:t>
      </w:r>
      <w:r w:rsidR="00C82390">
        <w:t xml:space="preserve">previously known </w:t>
      </w:r>
      <w:r w:rsidR="00284B41">
        <w:t xml:space="preserve">common variants associated with lipid traits, but did not observe significant signals from individual rare variants (Supplementary section 4.2).  </w:t>
      </w:r>
    </w:p>
    <w:p w14:paraId="38857732" w14:textId="65B048B2" w:rsidR="00A719E7" w:rsidRDefault="000C2681" w:rsidP="00813063">
      <w:pPr>
        <w:jc w:val="both"/>
      </w:pPr>
      <w:r>
        <w:t>W</w:t>
      </w:r>
      <w:r w:rsidR="005C2231" w:rsidRPr="0070007B">
        <w:t xml:space="preserve">e carried out </w:t>
      </w:r>
      <w:r w:rsidR="0070007B" w:rsidRPr="0070007B">
        <w:t xml:space="preserve">gene-based </w:t>
      </w:r>
      <w:r w:rsidR="005C2231" w:rsidRPr="0070007B">
        <w:t xml:space="preserve">analyses that grouped </w:t>
      </w:r>
      <w:r>
        <w:t xml:space="preserve">functional </w:t>
      </w:r>
      <w:r w:rsidR="005C2231" w:rsidRPr="0070007B">
        <w:t>rare variants within each gene</w:t>
      </w:r>
      <w:r w:rsidR="005D4B48">
        <w:t xml:space="preserve"> (see Methods). </w:t>
      </w:r>
      <w:r w:rsidR="00BC5FB3">
        <w:t>Using</w:t>
      </w:r>
      <w:r w:rsidR="005C2231" w:rsidRPr="0070007B">
        <w:t xml:space="preserve"> each of</w:t>
      </w:r>
      <w:r w:rsidR="005D4B48">
        <w:t xml:space="preserve"> four</w:t>
      </w:r>
      <w:r w:rsidR="005D4B48" w:rsidRPr="0070007B">
        <w:t xml:space="preserve"> </w:t>
      </w:r>
      <w:r w:rsidR="003451C3">
        <w:t xml:space="preserve">grouping </w:t>
      </w:r>
      <w:r w:rsidR="00BC5FB3">
        <w:t>strategies</w:t>
      </w:r>
      <w:r w:rsidR="005C2231" w:rsidRPr="0070007B">
        <w:t>, test statistics fit the null hypothesis, and no gene reached exome-wide significance (</w:t>
      </w:r>
      <w:r w:rsidR="005C2231" w:rsidRPr="0070007B">
        <w:rPr>
          <w:i/>
        </w:rPr>
        <w:sym w:font="Symbol" w:char="F061"/>
      </w:r>
      <w:r w:rsidR="005C2231" w:rsidRPr="0070007B">
        <w:t>=2.5x10</w:t>
      </w:r>
      <w:r w:rsidR="005C2231" w:rsidRPr="0070007B">
        <w:rPr>
          <w:vertAlign w:val="superscript"/>
        </w:rPr>
        <w:t>-6</w:t>
      </w:r>
      <w:r w:rsidR="005C2231" w:rsidRPr="0070007B">
        <w:t>)</w:t>
      </w:r>
      <w:r w:rsidR="005D5C06">
        <w:t xml:space="preserve"> for </w:t>
      </w:r>
      <w:r w:rsidR="00FA4E52">
        <w:t>T2D</w:t>
      </w:r>
      <w:r w:rsidR="005C2231" w:rsidRPr="0070007B">
        <w:t>.</w:t>
      </w:r>
      <w:r w:rsidR="0082363A">
        <w:t xml:space="preserve"> We observed exome</w:t>
      </w:r>
      <w:r>
        <w:t xml:space="preserve">-wide significant association between </w:t>
      </w:r>
      <w:r w:rsidRPr="003422D8">
        <w:rPr>
          <w:i/>
        </w:rPr>
        <w:t>CYP3A4</w:t>
      </w:r>
      <w:r>
        <w:t xml:space="preserve"> gene and fasting glucose levels (</w:t>
      </w:r>
      <w:r w:rsidRPr="003422D8">
        <w:rPr>
          <w:i/>
        </w:rPr>
        <w:t>p</w:t>
      </w:r>
      <w:r>
        <w:t>-value: 9.2x10</w:t>
      </w:r>
      <w:r w:rsidRPr="003422D8">
        <w:rPr>
          <w:vertAlign w:val="superscript"/>
        </w:rPr>
        <w:t>-7</w:t>
      </w:r>
      <w:r>
        <w:t xml:space="preserve">) and between </w:t>
      </w:r>
      <w:r w:rsidRPr="003422D8">
        <w:rPr>
          <w:i/>
        </w:rPr>
        <w:t>OR2T11</w:t>
      </w:r>
      <w:r>
        <w:t xml:space="preserve"> gene and 2-hour insulin levels (</w:t>
      </w:r>
      <w:r w:rsidRPr="003422D8">
        <w:rPr>
          <w:i/>
        </w:rPr>
        <w:t>p</w:t>
      </w:r>
      <w:r>
        <w:t>-value: 1.9x10</w:t>
      </w:r>
      <w:r w:rsidRPr="003422D8">
        <w:rPr>
          <w:vertAlign w:val="superscript"/>
        </w:rPr>
        <w:t>-6</w:t>
      </w:r>
      <w:r>
        <w:t xml:space="preserve">). We also observed that </w:t>
      </w:r>
      <w:r w:rsidRPr="003422D8">
        <w:rPr>
          <w:i/>
        </w:rPr>
        <w:t>LDLR</w:t>
      </w:r>
      <w:r>
        <w:t xml:space="preserve"> gene is associated with LDL cholesterol levels (8.3x10</w:t>
      </w:r>
      <w:r w:rsidRPr="003422D8">
        <w:rPr>
          <w:vertAlign w:val="superscript"/>
        </w:rPr>
        <w:t>-7</w:t>
      </w:r>
      <w:r>
        <w:t xml:space="preserve">). </w:t>
      </w:r>
      <w:r w:rsidR="00220649">
        <w:t>We investigated evidences of rare variants with large effect sizes enriched in these gene-based results, but we did not find evidences of such variants. More details about gene-based results are provided in Sup</w:t>
      </w:r>
      <w:r w:rsidR="00127E50">
        <w:t>p</w:t>
      </w:r>
      <w:r w:rsidR="00220649">
        <w:t xml:space="preserve">lementary section 4.3. </w:t>
      </w:r>
      <w:r w:rsidR="00A719E7" w:rsidRPr="0070007B">
        <w:t xml:space="preserve">We next examined </w:t>
      </w:r>
      <w:r w:rsidR="00A719E7">
        <w:t xml:space="preserve">single variant and gene-level association results in </w:t>
      </w:r>
      <w:r w:rsidR="00A719E7" w:rsidRPr="0070007B">
        <w:rPr>
          <w:rFonts w:eastAsia="Times New Roman"/>
        </w:rPr>
        <w:t xml:space="preserve">regions linked to our traits by </w:t>
      </w:r>
      <w:r w:rsidR="00A719E7">
        <w:rPr>
          <w:rFonts w:eastAsia="Times New Roman"/>
        </w:rPr>
        <w:t xml:space="preserve">our </w:t>
      </w:r>
      <w:r w:rsidR="00A719E7" w:rsidRPr="0070007B">
        <w:rPr>
          <w:rFonts w:eastAsia="Times New Roman"/>
        </w:rPr>
        <w:t xml:space="preserve">prior linkage </w:t>
      </w:r>
      <w:r w:rsidR="00A719E7">
        <w:rPr>
          <w:rFonts w:eastAsia="Times New Roman"/>
        </w:rPr>
        <w:t xml:space="preserve">results. A linkage peak was considered significant if present a LOD score above 3 and the respective peak limits when LOD score reduce by one unit. We also investigate </w:t>
      </w:r>
      <w:r w:rsidR="00A719E7" w:rsidRPr="0070007B">
        <w:rPr>
          <w:rFonts w:eastAsia="Times New Roman"/>
        </w:rPr>
        <w:t xml:space="preserve">regions identified by GWAS as harboring trait-associated </w:t>
      </w:r>
      <w:r w:rsidR="00A719E7">
        <w:rPr>
          <w:rFonts w:eastAsia="Times New Roman"/>
        </w:rPr>
        <w:t xml:space="preserve">with </w:t>
      </w:r>
      <w:r w:rsidR="00A719E7" w:rsidRPr="0070007B">
        <w:rPr>
          <w:rFonts w:eastAsia="Times New Roman"/>
        </w:rPr>
        <w:t xml:space="preserve">common </w:t>
      </w:r>
      <w:r w:rsidR="00A719E7">
        <w:rPr>
          <w:rFonts w:eastAsia="Times New Roman"/>
        </w:rPr>
        <w:t xml:space="preserve">genetic </w:t>
      </w:r>
      <w:r w:rsidR="00A719E7" w:rsidRPr="0070007B">
        <w:rPr>
          <w:rFonts w:eastAsia="Times New Roman"/>
        </w:rPr>
        <w:t xml:space="preserve">variants, regions harboring genes implicated in monogenic forms of diabetes and single gene disorders that affect fasting blood glucose and insulin levels. Each of these more focused analyses offered us the opportunity to </w:t>
      </w:r>
      <w:r w:rsidR="00A719E7">
        <w:rPr>
          <w:rFonts w:eastAsia="Times New Roman"/>
        </w:rPr>
        <w:t>prioritize</w:t>
      </w:r>
      <w:r w:rsidR="00A719E7" w:rsidRPr="0070007B">
        <w:rPr>
          <w:rFonts w:eastAsia="Times New Roman"/>
        </w:rPr>
        <w:t xml:space="preserve"> strong signals that did not reach genome-wide significance. Again, w</w:t>
      </w:r>
      <w:r w:rsidR="00A719E7" w:rsidRPr="0070007B">
        <w:t>e did not observe association with</w:t>
      </w:r>
      <w:r w:rsidR="00A719E7">
        <w:t xml:space="preserve"> T2D</w:t>
      </w:r>
      <w:r w:rsidR="00A719E7" w:rsidRPr="0070007B">
        <w:t xml:space="preserve">, fasting insulin, or fasting glucose </w:t>
      </w:r>
      <w:r w:rsidR="00A719E7">
        <w:t>even with appropriately relaxed stringency.</w:t>
      </w:r>
    </w:p>
    <w:p w14:paraId="05776ABB" w14:textId="706F1764" w:rsidR="00813063" w:rsidRDefault="00BA2F5E" w:rsidP="00813063">
      <w:pPr>
        <w:jc w:val="both"/>
      </w:pPr>
      <w:r>
        <w:t>To allow investigation of rare variant effects over a wider range of traits, we took advantage of a</w:t>
      </w:r>
      <w:r w:rsidR="00EA79BC" w:rsidRPr="006A1B2D">
        <w:t xml:space="preserve">rray-based lymphocyte gene expression available </w:t>
      </w:r>
      <w:r>
        <w:t>f</w:t>
      </w:r>
      <w:r w:rsidR="005C2231" w:rsidRPr="006A1B2D">
        <w:t xml:space="preserve">or 643 individuals in 17 </w:t>
      </w:r>
      <w:r w:rsidR="00EA4B07">
        <w:t xml:space="preserve">of the 20 </w:t>
      </w:r>
      <w:r w:rsidR="005C2231" w:rsidRPr="006A1B2D">
        <w:t xml:space="preserve">pedigrees </w:t>
      </w:r>
      <w:r w:rsidR="002D459F">
        <w:fldChar w:fldCharType="begin">
          <w:fldData xml:space="preserve">PEVuZE5vdGU+PENpdGU+PEF1dGhvcj5Hb3Jpbmc8L0F1dGhvcj48WWVhcj4yMDA3PC9ZZWFyPjxS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</w:fldData>
        </w:fldChar>
      </w:r>
      <w:r w:rsidR="00CB641D">
        <w:instrText xml:space="preserve"> ADDIN EN.CITE </w:instrText>
      </w:r>
      <w:r w:rsidR="00CB641D">
        <w:fldChar w:fldCharType="begin">
          <w:fldData xml:space="preserve">PEVuZE5vdGU+PENpdGU+PEF1dGhvcj5Hb3Jpbmc8L0F1dGhvcj48WWVhcj4yMDA3PC9ZZWFyPjxS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</w:fldData>
        </w:fldChar>
      </w:r>
      <w:r w:rsidR="00CB641D">
        <w:instrText xml:space="preserve"> ADDIN EN.CITE.DATA </w:instrText>
      </w:r>
      <w:r w:rsidR="00CB641D">
        <w:fldChar w:fldCharType="end"/>
      </w:r>
      <w:r w:rsidR="002D459F">
        <w:fldChar w:fldCharType="separate"/>
      </w:r>
      <w:r w:rsidR="007C1AD6">
        <w:rPr>
          <w:noProof/>
        </w:rPr>
        <w:t>(14)</w:t>
      </w:r>
      <w:r w:rsidR="002D459F">
        <w:fldChar w:fldCharType="end"/>
      </w:r>
      <w:r w:rsidR="005C2231" w:rsidRPr="006A1B2D">
        <w:t xml:space="preserve">. </w:t>
      </w:r>
      <w:r w:rsidR="005C2231" w:rsidRPr="006A1B2D">
        <w:rPr>
          <w:i/>
        </w:rPr>
        <w:t>cis</w:t>
      </w:r>
      <w:r w:rsidR="005C2231" w:rsidRPr="006A1B2D">
        <w:t>-</w:t>
      </w:r>
      <w:proofErr w:type="spellStart"/>
      <w:r w:rsidR="005C2231" w:rsidRPr="006A1B2D">
        <w:t>eQTL</w:t>
      </w:r>
      <w:proofErr w:type="spellEnd"/>
      <w:r w:rsidR="005C2231" w:rsidRPr="006A1B2D">
        <w:t xml:space="preserve"> analysis </w:t>
      </w:r>
      <w:r>
        <w:t>of</w:t>
      </w:r>
      <w:r w:rsidR="005C2231" w:rsidRPr="006A1B2D">
        <w:t xml:space="preserve"> 21,677 transcripts identif</w:t>
      </w:r>
      <w:r>
        <w:t>ied</w:t>
      </w:r>
      <w:r w:rsidR="005C2231" w:rsidRPr="006A1B2D">
        <w:t xml:space="preserve"> 4,307 independent variant-expression associations </w:t>
      </w:r>
      <w:r>
        <w:t xml:space="preserve">at </w:t>
      </w:r>
      <w:r w:rsidR="004456BC">
        <w:t>family-wise error rate</w:t>
      </w:r>
      <w:r>
        <w:t xml:space="preserve"> (</w:t>
      </w:r>
      <w:r w:rsidR="00F54DB7">
        <w:t>FWER</w:t>
      </w:r>
      <w:r>
        <w:t>)</w:t>
      </w:r>
      <w:r w:rsidR="001C184A">
        <w:t xml:space="preserve"> </w:t>
      </w:r>
      <w:r>
        <w:t>&lt;</w:t>
      </w:r>
      <w:r w:rsidRPr="006A1B2D">
        <w:t>5% (</w:t>
      </w:r>
      <w:r w:rsidRPr="006A1B2D">
        <w:rPr>
          <w:i/>
        </w:rPr>
        <w:t>α</w:t>
      </w:r>
      <w:r w:rsidRPr="006A1B2D">
        <w:t>=7.0x10</w:t>
      </w:r>
      <w:r w:rsidRPr="006A1B2D">
        <w:rPr>
          <w:vertAlign w:val="superscript"/>
        </w:rPr>
        <w:t>-6</w:t>
      </w:r>
      <w:r w:rsidRPr="006A1B2D">
        <w:t>)</w:t>
      </w:r>
      <w:r>
        <w:t>;</w:t>
      </w:r>
      <w:r w:rsidRPr="006A1B2D" w:rsidDel="00BA2F5E">
        <w:t xml:space="preserve"> </w:t>
      </w:r>
      <w:r w:rsidR="005C2231" w:rsidRPr="006A1B2D">
        <w:t xml:space="preserve">3,144 </w:t>
      </w:r>
      <w:r w:rsidR="00FA4E52">
        <w:t xml:space="preserve">expression </w:t>
      </w:r>
      <w:r w:rsidR="005C2231" w:rsidRPr="006A1B2D">
        <w:t xml:space="preserve">traits </w:t>
      </w:r>
      <w:r>
        <w:t>had</w:t>
      </w:r>
      <w:r w:rsidR="005C2231" w:rsidRPr="006A1B2D">
        <w:t xml:space="preserve"> at</w:t>
      </w:r>
      <w:r w:rsidR="00EA79BC" w:rsidRPr="006A1B2D">
        <w:t xml:space="preserve"> least one associated variant. </w:t>
      </w:r>
      <w:r w:rsidR="005C2231" w:rsidRPr="006A1B2D">
        <w:t xml:space="preserve">The average effect size across all 4,307 </w:t>
      </w:r>
      <w:r w:rsidR="005C2231" w:rsidRPr="006A1B2D">
        <w:rPr>
          <w:i/>
        </w:rPr>
        <w:t>cis</w:t>
      </w:r>
      <w:r w:rsidR="005C2231" w:rsidRPr="006A1B2D">
        <w:t>-</w:t>
      </w:r>
      <w:proofErr w:type="spellStart"/>
      <w:r w:rsidR="005C2231" w:rsidRPr="006A1B2D">
        <w:t>eQTLs</w:t>
      </w:r>
      <w:proofErr w:type="spellEnd"/>
      <w:r w:rsidR="005C2231" w:rsidRPr="006A1B2D">
        <w:t xml:space="preserve"> was 0.81 </w:t>
      </w:r>
      <w:r w:rsidR="009C0711">
        <w:t xml:space="preserve">SD </w:t>
      </w:r>
      <w:r w:rsidR="005C2231" w:rsidRPr="006A1B2D">
        <w:t xml:space="preserve">units but </w:t>
      </w:r>
      <w:r>
        <w:t xml:space="preserve">as expected </w:t>
      </w:r>
      <w:r w:rsidR="005C2231" w:rsidRPr="006A1B2D">
        <w:t xml:space="preserve">varied dramatically according to </w:t>
      </w:r>
      <w:r>
        <w:t>variant MAF:</w:t>
      </w:r>
      <w:r w:rsidR="005C2231" w:rsidRPr="006A1B2D">
        <w:t xml:space="preserve"> </w:t>
      </w:r>
      <w:r>
        <w:t>t</w:t>
      </w:r>
      <w:r w:rsidR="00822E05">
        <w:t>he 785</w:t>
      </w:r>
      <w:r w:rsidR="005C2231" w:rsidRPr="006A1B2D">
        <w:t xml:space="preserve"> associated variants with </w:t>
      </w:r>
      <w:r w:rsidR="00F80278">
        <w:t xml:space="preserve">MLE </w:t>
      </w:r>
      <w:r>
        <w:t>MAF</w:t>
      </w:r>
      <w:r w:rsidR="005C2231" w:rsidRPr="006A1B2D">
        <w:t xml:space="preserve">&lt;1% had an average effect size of 2.0 </w:t>
      </w:r>
      <w:r w:rsidR="009C0711">
        <w:t>SD units</w:t>
      </w:r>
      <w:r w:rsidR="005C2231" w:rsidRPr="006A1B2D">
        <w:t xml:space="preserve">, the </w:t>
      </w:r>
      <w:r w:rsidR="00702AB2">
        <w:t>3,522</w:t>
      </w:r>
      <w:r w:rsidR="005C2231" w:rsidRPr="006A1B2D">
        <w:t xml:space="preserve"> associated variants with </w:t>
      </w:r>
      <w:r w:rsidR="00F80278">
        <w:t xml:space="preserve">MLE </w:t>
      </w:r>
      <w:r>
        <w:t>MAF</w:t>
      </w:r>
      <w:r w:rsidR="005C2231" w:rsidRPr="006A1B2D">
        <w:t xml:space="preserve">&gt;1% an average effect size of 0.55 </w:t>
      </w:r>
      <w:r w:rsidR="009C0711">
        <w:t>SD unit</w:t>
      </w:r>
      <w:r w:rsidR="005C2231" w:rsidRPr="006A1B2D">
        <w:t xml:space="preserve">. We observed 92 instances in which both rare and common </w:t>
      </w:r>
      <w:proofErr w:type="spellStart"/>
      <w:r w:rsidR="005C2231" w:rsidRPr="006A1B2D">
        <w:t>eQTLs</w:t>
      </w:r>
      <w:proofErr w:type="spellEnd"/>
      <w:r w:rsidR="005C2231" w:rsidRPr="006A1B2D">
        <w:t xml:space="preserve"> contributed to the same expression trait.</w:t>
      </w:r>
      <w:r w:rsidR="008D4CB7">
        <w:t xml:space="preserve"> </w:t>
      </w:r>
      <w:r w:rsidR="008D4CB7">
        <w:lastRenderedPageBreak/>
        <w:t xml:space="preserve">Recently Genotype-Tissue Expression consortium reported rare variants with large expression effects in genes with outlier expression levels in multi-tissues samples </w:t>
      </w:r>
      <w:r w:rsidR="00411E6A">
        <w:fldChar w:fldCharType="begin"/>
      </w:r>
      <w:r w:rsidR="00CB641D">
        <w:instrText xml:space="preserve"> ADDIN EN.CITE &lt;EndNote&gt;&lt;Cite&gt;&lt;Author&gt;Li&lt;/Author&gt;&lt;Year&gt;2016&lt;/Year&gt;&lt;RecNum&gt;281&lt;/RecNum&gt;&lt;DisplayText&gt;(15)&lt;/DisplayText&gt;&lt;record&gt;&lt;rec-number&gt;281&lt;/rec-number&gt;&lt;foreign-keys&gt;&lt;key app="EN" db-id="0f9as990ar00rmepep0vzxzdzsw0trvrt5zt" timestamp="1487479603"&gt;281&lt;/key&gt;&lt;/foreign-keys&gt;&lt;ref-type name="Journal Article"&gt;17&lt;/ref-type&gt;&lt;contributors&gt;&lt;authors&gt;&lt;author&gt;Li, Xin&lt;/author&gt;&lt;author&gt;Kim, Yungil&lt;/author&gt;&lt;author&gt;Tsang, Emily K.&lt;/author&gt;&lt;author&gt;Davis, Joe R.&lt;/author&gt;&lt;author&gt;Damani, Farhan N.&lt;/author&gt;&lt;author&gt;Chiang, Colby&lt;/author&gt;&lt;author&gt;Zappala, Zachary&lt;/author&gt;&lt;author&gt;Strober, Benjamin J.&lt;/author&gt;&lt;author&gt;Scott, Alexandra J.&lt;/author&gt;&lt;author&gt;Ganna, Andrea&lt;/author&gt;&lt;author&gt;Merker, Jason&lt;/author&gt;&lt;author&gt;Hall, Ira M.&lt;/author&gt;&lt;author&gt;Battle, Alexis&lt;/author&gt;&lt;author&gt;Montgomery, Stephen B.&lt;/author&gt;&lt;/authors&gt;&lt;/contributors&gt;&lt;titles&gt;&lt;title&gt;The impact of rare variation on gene expression across tissues&lt;/title&gt;&lt;secondary-title&gt;bioRxiv&lt;/secondary-title&gt;&lt;/titles&gt;&lt;periodical&gt;&lt;full-title&gt;bioRxiv&lt;/full-title&gt;&lt;/periodical&gt;&lt;dates&gt;&lt;year&gt;2016&lt;/year&gt;&lt;/dates&gt;&lt;urls&gt;&lt;/urls&gt;&lt;electronic-resource-num&gt;10.1101/074443&lt;/electronic-resource-num&gt;&lt;/record&gt;&lt;/Cite&gt;&lt;/EndNote&gt;</w:instrText>
      </w:r>
      <w:r w:rsidR="00411E6A">
        <w:fldChar w:fldCharType="separate"/>
      </w:r>
      <w:r w:rsidR="007C1AD6">
        <w:rPr>
          <w:noProof/>
        </w:rPr>
        <w:t>(15)</w:t>
      </w:r>
      <w:r w:rsidR="00411E6A">
        <w:fldChar w:fldCharType="end"/>
      </w:r>
      <w:r w:rsidR="00A256BC">
        <w:t>; while</w:t>
      </w:r>
      <w:r w:rsidR="008D4CB7">
        <w:t xml:space="preserve"> </w:t>
      </w:r>
      <w:r w:rsidR="00A256BC">
        <w:t xml:space="preserve">we have power to assess overall effects of rare variations </w:t>
      </w:r>
      <w:r w:rsidR="00D30A3E">
        <w:t xml:space="preserve">over a </w:t>
      </w:r>
      <w:r w:rsidR="00A256BC">
        <w:t>wider spectrum of expression level changes with the pedigrees.</w:t>
      </w:r>
    </w:p>
    <w:p w14:paraId="51463B2F" w14:textId="38C2BB8F" w:rsidR="006A1B2D" w:rsidRPr="00914237" w:rsidRDefault="008B652E" w:rsidP="00813063">
      <w:pPr>
        <w:pStyle w:val="ListParagraph"/>
        <w:ind w:left="0"/>
        <w:jc w:val="both"/>
      </w:pPr>
      <w:r w:rsidRPr="00914237">
        <w:t xml:space="preserve">To formally test whether rare </w:t>
      </w:r>
      <w:proofErr w:type="spellStart"/>
      <w:r w:rsidRPr="00914237">
        <w:t>eQTLs</w:t>
      </w:r>
      <w:proofErr w:type="spellEnd"/>
      <w:r w:rsidRPr="00914237">
        <w:t xml:space="preserve"> have larger average effect sizes than common </w:t>
      </w:r>
      <w:proofErr w:type="spellStart"/>
      <w:r w:rsidRPr="00914237">
        <w:t>eQTLs</w:t>
      </w:r>
      <w:proofErr w:type="spellEnd"/>
      <w:r w:rsidRPr="00914237">
        <w:t xml:space="preserve">, we compared the full </w:t>
      </w:r>
      <w:r w:rsidR="00662CBC" w:rsidRPr="00914237">
        <w:t>distributions of standardized quantitative trait</w:t>
      </w:r>
      <w:r w:rsidRPr="00914237">
        <w:t xml:space="preserve"> effect sizes, regardless of whether a variant was significantly associated with expression traits (</w:t>
      </w:r>
      <w:r w:rsidR="00CE78A4">
        <w:rPr>
          <w:b/>
        </w:rPr>
        <w:t>Fig.</w:t>
      </w:r>
      <w:r w:rsidRPr="00914237">
        <w:rPr>
          <w:b/>
        </w:rPr>
        <w:t xml:space="preserve"> </w:t>
      </w:r>
      <w:r w:rsidR="00CE78A4">
        <w:rPr>
          <w:b/>
        </w:rPr>
        <w:t>5</w:t>
      </w:r>
      <w:r w:rsidRPr="00914237">
        <w:t>).</w:t>
      </w:r>
      <w:r w:rsidR="00662CBC" w:rsidRPr="00914237">
        <w:t xml:space="preserve"> We reasoned that evaluating the full distribution of rare variant effect sizes would avoid the winner’s curse </w:t>
      </w:r>
      <w:r w:rsidR="00504BD8">
        <w:fldChar w:fldCharType="begin"/>
      </w:r>
      <w:r w:rsidR="00504BD8">
        <w:instrText xml:space="preserve"> ADDIN EN.CITE &lt;EndNote&gt;&lt;Cite&gt;&lt;Author&gt;Zöllner&lt;/Author&gt;&lt;Year&gt;2007&lt;/Year&gt;&lt;RecNum&gt;269&lt;/RecNum&gt;&lt;DisplayText&gt;(16)&lt;/DisplayText&gt;&lt;record&gt;&lt;rec-number&gt;269&lt;/rec-number&gt;&lt;foreign-keys&gt;&lt;key app="EN" db-id="0f9as990ar00rmepep0vzxzdzsw0trvrt5zt" timestamp="1481508767"&gt;269&lt;/key&gt;&lt;key app="ENWeb" db-id=""&gt;0&lt;/key&gt;&lt;/foreign-keys&gt;&lt;ref-type name="Journal Article"&gt;17&lt;/ref-type&gt;&lt;contributors&gt;&lt;authors&gt;&lt;author&gt;Zöllner, Sebastian&lt;/author&gt;&lt;author&gt;Pritchard, Jonathan K.&lt;/author&gt;&lt;/authors&gt;&lt;/contributors&gt;&lt;titles&gt;&lt;title&gt;Overcoming the Winner’s Curse: Estimating Penetrance Parameters from Case-Control Data&lt;/title&gt;&lt;secondary-title&gt;The American Journal of Human Genetics&lt;/secondary-title&gt;&lt;/titles&gt;&lt;periodical&gt;&lt;full-title&gt;The American Journal of Human Genetics&lt;/full-title&gt;&lt;/periodical&gt;&lt;pages&gt;605-615&lt;/pages&gt;&lt;volume&gt;80&lt;/volume&gt;&lt;number&gt;4&lt;/number&gt;&lt;dates&gt;&lt;year&gt;2007&lt;/year&gt;&lt;pub-dates&gt;&lt;date&gt;4//&lt;/date&gt;&lt;/pub-dates&gt;&lt;/dates&gt;&lt;isbn&gt;0002-9297&lt;/isbn&gt;&lt;urls&gt;&lt;related-urls&gt;&lt;url&gt;http://www.sciencedirect.com/science/article/pii/S0002929707610970&lt;/url&gt;&lt;/related-urls&gt;&lt;/urls&gt;&lt;electronic-resource-num&gt;http://dx.doi.org/10.1086/512821&lt;/electronic-resource-num&gt;&lt;/record&gt;&lt;/Cite&gt;&lt;/EndNote&gt;</w:instrText>
      </w:r>
      <w:r w:rsidR="00504BD8">
        <w:fldChar w:fldCharType="separate"/>
      </w:r>
      <w:r w:rsidR="00504BD8">
        <w:rPr>
          <w:noProof/>
        </w:rPr>
        <w:t>(16)</w:t>
      </w:r>
      <w:r w:rsidR="00504BD8">
        <w:fldChar w:fldCharType="end"/>
      </w:r>
      <w:r w:rsidR="00504BD8">
        <w:t xml:space="preserve"> given the asymptotic unbiasedness of the effect size estimates </w:t>
      </w:r>
      <w:r w:rsidR="00662CBC" w:rsidRPr="00914237">
        <w:t xml:space="preserve">and would help evaluate whether, overall, there is evidence that rare variant effect sizes are larger in magnitude (and, thus, have higher variance) than those for common variants. </w:t>
      </w:r>
      <w:r w:rsidRPr="00914237">
        <w:t xml:space="preserve"> The observed variance of effects estimated for rare variants is 5.65 times greater than that observed for common variants, suggesting that there are rare variants with substantially larger effects overall. After </w:t>
      </w:r>
      <w:r w:rsidR="00662CBC" w:rsidRPr="00914237">
        <w:t xml:space="preserve">correcting </w:t>
      </w:r>
      <w:r w:rsidRPr="00914237">
        <w:t>for the estimated sampling error,</w:t>
      </w:r>
      <w:r w:rsidR="00662CBC" w:rsidRPr="00914237">
        <w:t xml:space="preserve"> which is greater for rare variants,</w:t>
      </w:r>
      <w:r w:rsidRPr="00914237">
        <w:t xml:space="preserve"> the ratio of effect size variance of rare and common variants was 4.18</w:t>
      </w:r>
      <w:r w:rsidR="006230CF">
        <w:t xml:space="preserve">. </w:t>
      </w:r>
      <w:r w:rsidRPr="00914237">
        <w:t xml:space="preserve">This is remarkably consistent with the ratio of effect sizes observed for statistically significant rare and common </w:t>
      </w:r>
      <w:proofErr w:type="spellStart"/>
      <w:r w:rsidRPr="00914237">
        <w:t>eQTLs</w:t>
      </w:r>
      <w:proofErr w:type="spellEnd"/>
      <w:r w:rsidRPr="00914237">
        <w:t xml:space="preserve"> (2.0 standard deviations compared to 0.55 standard deviations), despite the fact that the </w:t>
      </w:r>
      <w:r w:rsidR="00434DD3">
        <w:t>w</w:t>
      </w:r>
      <w:r w:rsidRPr="00914237">
        <w:t xml:space="preserve">inner’s curse results in inflated estimated effect sizes when a statistical threshold is applied. Finally, we randomly sampled from these empirical effect size and </w:t>
      </w:r>
      <w:r w:rsidR="00D10656">
        <w:t>overall minor allele frequency spectrum</w:t>
      </w:r>
      <w:r w:rsidRPr="00914237">
        <w:t xml:space="preserve"> to estimate that as much as </w:t>
      </w:r>
      <w:r w:rsidR="001A5D41">
        <w:t>25</w:t>
      </w:r>
      <w:r w:rsidRPr="00914237">
        <w:t xml:space="preserve">% of </w:t>
      </w:r>
      <w:r w:rsidR="00D10656">
        <w:t>genetic</w:t>
      </w:r>
      <w:r w:rsidRPr="00914237">
        <w:t xml:space="preserve"> variation in quantitative gene expression in these families may be </w:t>
      </w:r>
      <w:r w:rsidR="00111C51">
        <w:t xml:space="preserve">due to rare variants with </w:t>
      </w:r>
      <w:r w:rsidR="00626931">
        <w:t xml:space="preserve">MLE </w:t>
      </w:r>
      <w:r w:rsidR="00111C51">
        <w:t>MAF&lt;</w:t>
      </w:r>
      <w:r w:rsidRPr="00914237">
        <w:t>1%.</w:t>
      </w:r>
      <w:r w:rsidR="00662CBC" w:rsidRPr="00914237">
        <w:t xml:space="preserve"> Overall, these results suggest that an average rare </w:t>
      </w:r>
      <w:proofErr w:type="spellStart"/>
      <w:r w:rsidR="002F0BDC">
        <w:t>eQTL</w:t>
      </w:r>
      <w:proofErr w:type="spellEnd"/>
      <w:r w:rsidR="002F0BDC" w:rsidRPr="00914237">
        <w:t xml:space="preserve"> </w:t>
      </w:r>
      <w:r w:rsidR="00662CBC" w:rsidRPr="00914237">
        <w:t xml:space="preserve">has a substantially greater </w:t>
      </w:r>
      <w:r w:rsidR="00504BD8">
        <w:t xml:space="preserve">biological </w:t>
      </w:r>
      <w:r w:rsidR="00662CBC" w:rsidRPr="00914237">
        <w:t xml:space="preserve">effect than an average common </w:t>
      </w:r>
      <w:proofErr w:type="spellStart"/>
      <w:r w:rsidR="002F0BDC">
        <w:t>eQTL</w:t>
      </w:r>
      <w:proofErr w:type="spellEnd"/>
      <w:r w:rsidR="002F0BDC" w:rsidRPr="00914237">
        <w:t xml:space="preserve"> </w:t>
      </w:r>
      <w:r w:rsidR="00662CBC" w:rsidRPr="00914237">
        <w:t xml:space="preserve">– although we cannot rule out an unexpected artifact (such as </w:t>
      </w:r>
      <w:proofErr w:type="spellStart"/>
      <w:r w:rsidR="00662CBC" w:rsidRPr="00914237">
        <w:t>unmodeled</w:t>
      </w:r>
      <w:proofErr w:type="spellEnd"/>
      <w:r w:rsidR="00662CBC" w:rsidRPr="00914237">
        <w:t xml:space="preserve"> population structure) that would increase rare variant effect size variance beyond what we expected based on sampling error. </w:t>
      </w:r>
    </w:p>
    <w:p w14:paraId="0E595D35" w14:textId="4B3F112D" w:rsidR="002F3B8F" w:rsidRDefault="00BD42E3" w:rsidP="002F3B8F">
      <w:pPr>
        <w:jc w:val="both"/>
      </w:pPr>
      <w:r>
        <w:t>M</w:t>
      </w:r>
      <w:r w:rsidR="00BC7ECE" w:rsidRPr="009C0711">
        <w:t xml:space="preserve">any rare </w:t>
      </w:r>
      <w:proofErr w:type="spellStart"/>
      <w:r w:rsidR="00BC7ECE" w:rsidRPr="009C0711">
        <w:t>eQTLs</w:t>
      </w:r>
      <w:proofErr w:type="spellEnd"/>
      <w:r w:rsidR="00BC7ECE" w:rsidRPr="009C0711">
        <w:t xml:space="preserve"> were undetected in this study because causal variants were not present in </w:t>
      </w:r>
      <w:r w:rsidR="00D50F21" w:rsidRPr="009C0711">
        <w:t xml:space="preserve">the 413 </w:t>
      </w:r>
      <w:r w:rsidR="00BC7ECE" w:rsidRPr="009C0711">
        <w:t xml:space="preserve">founders or </w:t>
      </w:r>
      <w:r>
        <w:t xml:space="preserve">were present in a founder but in </w:t>
      </w:r>
      <w:r w:rsidR="00D50F21" w:rsidRPr="009C0711">
        <w:t xml:space="preserve">too few </w:t>
      </w:r>
      <w:r>
        <w:t>of</w:t>
      </w:r>
      <w:r w:rsidR="004547CE">
        <w:t xml:space="preserve"> </w:t>
      </w:r>
      <w:r>
        <w:t>descendants</w:t>
      </w:r>
      <w:r w:rsidR="00BC7ECE" w:rsidRPr="009C0711">
        <w:t>.</w:t>
      </w:r>
      <w:r w:rsidR="00D50F21" w:rsidRPr="009C0711">
        <w:t xml:space="preserve"> </w:t>
      </w:r>
      <w:r>
        <w:t xml:space="preserve">Based on </w:t>
      </w:r>
      <w:r w:rsidR="00BC7ECE" w:rsidRPr="009C0711">
        <w:t xml:space="preserve">the numbers of </w:t>
      </w:r>
      <w:r w:rsidR="00D50F21" w:rsidRPr="009C0711">
        <w:t>detected</w:t>
      </w:r>
      <w:r w:rsidR="00BC7ECE" w:rsidRPr="009C0711">
        <w:t xml:space="preserve"> associations</w:t>
      </w:r>
      <w:r>
        <w:t>, the allele</w:t>
      </w:r>
      <w:r w:rsidR="00BC7ECE" w:rsidRPr="009C0711">
        <w:t xml:space="preserve"> </w:t>
      </w:r>
      <w:r>
        <w:t xml:space="preserve">frequency spectrum, and </w:t>
      </w:r>
      <w:r w:rsidR="004547CE">
        <w:t>statistical power, w</w:t>
      </w:r>
      <w:r w:rsidR="00D50F21" w:rsidRPr="009C0711">
        <w:t>e estimate</w:t>
      </w:r>
      <w:r w:rsidR="002D3371">
        <w:t xml:space="preserve"> </w:t>
      </w:r>
      <w:r w:rsidR="00D50F21" w:rsidRPr="009C0711">
        <w:t xml:space="preserve">~23,000 common </w:t>
      </w:r>
      <w:proofErr w:type="spellStart"/>
      <w:r w:rsidR="00D50F21" w:rsidRPr="009C0711">
        <w:t>eQTLs</w:t>
      </w:r>
      <w:proofErr w:type="spellEnd"/>
      <w:r w:rsidR="00D50F21" w:rsidRPr="009C0711">
        <w:t xml:space="preserve"> with effect sizes of ~0.5 </w:t>
      </w:r>
      <w:r w:rsidR="009C0711" w:rsidRPr="009C0711">
        <w:t>SD unit</w:t>
      </w:r>
      <w:r w:rsidR="00D50F21" w:rsidRPr="009C0711">
        <w:t xml:space="preserve"> are required to explain our observation of</w:t>
      </w:r>
      <w:r w:rsidR="0005023B">
        <w:t xml:space="preserve"> 3,522 </w:t>
      </w:r>
      <w:r w:rsidR="00D50F21" w:rsidRPr="009C0711">
        <w:t xml:space="preserve">detected </w:t>
      </w:r>
      <w:r w:rsidR="0005023B">
        <w:t xml:space="preserve">common </w:t>
      </w:r>
      <w:proofErr w:type="spellStart"/>
      <w:r w:rsidR="00D50F21" w:rsidRPr="009C0711">
        <w:t>eQTL</w:t>
      </w:r>
      <w:r w:rsidR="0005023B">
        <w:t>s</w:t>
      </w:r>
      <w:proofErr w:type="spellEnd"/>
      <w:r w:rsidR="00D50F21" w:rsidRPr="009C0711">
        <w:t xml:space="preserve"> with an average effect size of 0.55 </w:t>
      </w:r>
      <w:r w:rsidR="009C0711" w:rsidRPr="009C0711">
        <w:t>SD unit</w:t>
      </w:r>
      <w:r w:rsidR="00D50F21" w:rsidRPr="009C0711">
        <w:t xml:space="preserve">. </w:t>
      </w:r>
      <w:r w:rsidR="00BC7ECE" w:rsidRPr="009C0711">
        <w:t>I</w:t>
      </w:r>
      <w:r w:rsidR="006A1B2D" w:rsidRPr="009C0711">
        <w:t xml:space="preserve">f we assume that rare variants have an average effect </w:t>
      </w:r>
      <w:r w:rsidR="00BC7ECE" w:rsidRPr="009C0711">
        <w:t xml:space="preserve">size </w:t>
      </w:r>
      <w:r w:rsidR="006A1B2D" w:rsidRPr="009C0711">
        <w:t xml:space="preserve">of 1 </w:t>
      </w:r>
      <w:r w:rsidR="009C0711" w:rsidRPr="009C0711">
        <w:t>SD</w:t>
      </w:r>
      <w:r w:rsidR="00BC7ECE" w:rsidRPr="009C0711">
        <w:t xml:space="preserve"> unit (2-fold higher </w:t>
      </w:r>
      <w:r w:rsidR="009C0711" w:rsidRPr="009C0711">
        <w:t>that of</w:t>
      </w:r>
      <w:r w:rsidR="00BC7ECE" w:rsidRPr="009C0711">
        <w:t xml:space="preserve"> common variants)</w:t>
      </w:r>
      <w:r w:rsidR="006A1B2D" w:rsidRPr="009C0711">
        <w:t xml:space="preserve">, </w:t>
      </w:r>
      <w:r w:rsidR="00BC7ECE" w:rsidRPr="009C0711">
        <w:t xml:space="preserve">the detection of </w:t>
      </w:r>
      <w:r w:rsidR="00BE2D16">
        <w:t>765</w:t>
      </w:r>
      <w:r w:rsidR="00BE2D16" w:rsidRPr="009C0711">
        <w:t xml:space="preserve"> </w:t>
      </w:r>
      <w:r w:rsidR="00BC7ECE" w:rsidRPr="009C0711">
        <w:t xml:space="preserve">rare </w:t>
      </w:r>
      <w:proofErr w:type="spellStart"/>
      <w:r w:rsidR="00BC7ECE" w:rsidRPr="009C0711">
        <w:t>eQTLs</w:t>
      </w:r>
      <w:proofErr w:type="spellEnd"/>
      <w:r w:rsidR="00BC7ECE" w:rsidRPr="009C0711">
        <w:t xml:space="preserve"> suggests that a total of </w:t>
      </w:r>
      <w:r w:rsidR="006A1B2D" w:rsidRPr="009C0711">
        <w:t xml:space="preserve">~220,000 true rare </w:t>
      </w:r>
      <w:proofErr w:type="spellStart"/>
      <w:r w:rsidR="006A1B2D" w:rsidRPr="009C0711">
        <w:t>eQTLs</w:t>
      </w:r>
      <w:proofErr w:type="spellEnd"/>
      <w:r w:rsidR="006A1B2D" w:rsidRPr="009C0711">
        <w:t xml:space="preserve"> </w:t>
      </w:r>
      <w:r w:rsidR="00914237">
        <w:t>exist.</w:t>
      </w:r>
      <w:r w:rsidR="006A1B2D" w:rsidRPr="009C0711">
        <w:t xml:space="preserve"> With a larger true effect size of 2</w:t>
      </w:r>
      <w:r w:rsidR="00BC7ECE" w:rsidRPr="009C0711">
        <w:t>.0</w:t>
      </w:r>
      <w:r w:rsidR="006A1B2D" w:rsidRPr="009C0711">
        <w:t xml:space="preserve"> </w:t>
      </w:r>
      <w:r w:rsidR="009C0711" w:rsidRPr="009C0711">
        <w:t>SD</w:t>
      </w:r>
      <w:r w:rsidR="006A1B2D" w:rsidRPr="009C0711">
        <w:t xml:space="preserve"> units</w:t>
      </w:r>
      <w:r w:rsidR="00BC7ECE" w:rsidRPr="009C0711">
        <w:t xml:space="preserve"> (4-fold </w:t>
      </w:r>
      <w:r w:rsidR="009C0711" w:rsidRPr="009C0711">
        <w:t>that of</w:t>
      </w:r>
      <w:r w:rsidR="00BC7ECE" w:rsidRPr="009C0711">
        <w:t xml:space="preserve"> common variants), ~20,000</w:t>
      </w:r>
      <w:r w:rsidR="006A1B2D" w:rsidRPr="009C0711">
        <w:t xml:space="preserve"> true rare </w:t>
      </w:r>
      <w:proofErr w:type="spellStart"/>
      <w:r w:rsidR="006A1B2D" w:rsidRPr="009C0711">
        <w:t>eQTLs</w:t>
      </w:r>
      <w:proofErr w:type="spellEnd"/>
      <w:r w:rsidR="006A1B2D" w:rsidRPr="009C0711">
        <w:t xml:space="preserve"> would be required to explain our </w:t>
      </w:r>
      <w:r w:rsidR="00BE2D16">
        <w:t>765</w:t>
      </w:r>
      <w:r w:rsidR="00BE2D16" w:rsidRPr="009C0711">
        <w:t xml:space="preserve"> </w:t>
      </w:r>
      <w:r w:rsidR="006A1B2D" w:rsidRPr="009C0711">
        <w:t xml:space="preserve">observed rare </w:t>
      </w:r>
      <w:proofErr w:type="spellStart"/>
      <w:r w:rsidR="006A1B2D" w:rsidRPr="009C0711">
        <w:t>eQTLs</w:t>
      </w:r>
      <w:proofErr w:type="spellEnd"/>
      <w:r w:rsidR="006A1B2D" w:rsidRPr="009C0711">
        <w:t xml:space="preserve">. Overall, with ~20,000 common </w:t>
      </w:r>
      <w:proofErr w:type="spellStart"/>
      <w:r w:rsidR="006A1B2D" w:rsidRPr="009C0711">
        <w:t>eQTLs</w:t>
      </w:r>
      <w:proofErr w:type="spellEnd"/>
      <w:r w:rsidR="006A1B2D" w:rsidRPr="009C0711">
        <w:t xml:space="preserve"> with effect sizes averaging 0.5 SD </w:t>
      </w:r>
      <w:r w:rsidR="009C0711" w:rsidRPr="009C0711">
        <w:t>unit</w:t>
      </w:r>
      <w:r w:rsidR="00092D91">
        <w:t>s</w:t>
      </w:r>
      <w:r w:rsidR="009C0711" w:rsidRPr="009C0711">
        <w:t xml:space="preserve"> and 20,000-</w:t>
      </w:r>
      <w:r w:rsidR="006A1B2D" w:rsidRPr="009C0711">
        <w:t xml:space="preserve">200,000 rare </w:t>
      </w:r>
      <w:proofErr w:type="spellStart"/>
      <w:r w:rsidR="006A1B2D" w:rsidRPr="009C0711">
        <w:t>eQTLs</w:t>
      </w:r>
      <w:proofErr w:type="spellEnd"/>
      <w:r w:rsidR="006A1B2D" w:rsidRPr="009C0711">
        <w:t xml:space="preserve"> with effect sizes a</w:t>
      </w:r>
      <w:r w:rsidR="009C0711" w:rsidRPr="009C0711">
        <w:t>veraging 1-</w:t>
      </w:r>
      <w:r w:rsidR="006A1B2D" w:rsidRPr="009C0711">
        <w:t>2 SD</w:t>
      </w:r>
      <w:r w:rsidR="009C0711" w:rsidRPr="009C0711">
        <w:t xml:space="preserve"> units</w:t>
      </w:r>
      <w:r w:rsidR="006A1B2D" w:rsidRPr="009C0711">
        <w:t xml:space="preserve">, rare variants would explain 5-20% of </w:t>
      </w:r>
      <w:proofErr w:type="spellStart"/>
      <w:r w:rsidR="006A1B2D" w:rsidRPr="009C0711">
        <w:t>eQTL</w:t>
      </w:r>
      <w:proofErr w:type="spellEnd"/>
      <w:r w:rsidR="006A1B2D" w:rsidRPr="009C0711">
        <w:t xml:space="preserve"> heritability</w:t>
      </w:r>
      <w:r w:rsidR="009C0711">
        <w:t xml:space="preserve">. </w:t>
      </w:r>
      <w:r w:rsidR="00504BD8">
        <w:t xml:space="preserve"> This estimate is smaller than the 25% observed in the simulation experiment </w:t>
      </w:r>
      <w:r w:rsidR="00092D91">
        <w:t>due to the restriction to the distribution of observed significant effects</w:t>
      </w:r>
      <w:r w:rsidR="00504BD8">
        <w:t xml:space="preserve">.  </w:t>
      </w:r>
      <w:r w:rsidR="009C0711">
        <w:t>Taken together</w:t>
      </w:r>
      <w:r w:rsidR="006A1B2D" w:rsidRPr="009C0711">
        <w:t xml:space="preserve">, our results suggest </w:t>
      </w:r>
      <w:r w:rsidR="009C0711">
        <w:t xml:space="preserve">the existence of </w:t>
      </w:r>
      <w:r w:rsidR="006A1B2D" w:rsidRPr="009C0711">
        <w:t xml:space="preserve">very large numbers of rare </w:t>
      </w:r>
      <w:proofErr w:type="spellStart"/>
      <w:r w:rsidR="006A1B2D" w:rsidRPr="009C0711">
        <w:t>eQTLs</w:t>
      </w:r>
      <w:proofErr w:type="spellEnd"/>
      <w:r w:rsidR="009C0711" w:rsidRPr="009C0711">
        <w:t xml:space="preserve"> with larger</w:t>
      </w:r>
      <w:r w:rsidR="00504BD8">
        <w:t xml:space="preserve"> biological</w:t>
      </w:r>
      <w:r w:rsidR="009C0711" w:rsidRPr="009C0711">
        <w:t xml:space="preserve"> effects than those of common variants, but </w:t>
      </w:r>
      <w:r w:rsidR="006A1B2D" w:rsidRPr="009C0711">
        <w:t xml:space="preserve">a </w:t>
      </w:r>
      <w:r w:rsidR="00504BD8">
        <w:t>minority</w:t>
      </w:r>
      <w:r w:rsidR="006A1B2D" w:rsidRPr="009C0711">
        <w:t xml:space="preserve"> contribution to overall expression heritability.</w:t>
      </w:r>
    </w:p>
    <w:p w14:paraId="67DF0C16" w14:textId="77777777" w:rsidR="000A1B92" w:rsidRDefault="000A1B92" w:rsidP="002F3B8F">
      <w:pPr>
        <w:jc w:val="both"/>
      </w:pPr>
    </w:p>
    <w:p w14:paraId="71DD6EC0" w14:textId="77777777" w:rsidR="00092D91" w:rsidRDefault="00092D91" w:rsidP="002F3B8F">
      <w:pPr>
        <w:jc w:val="both"/>
      </w:pPr>
    </w:p>
    <w:p w14:paraId="56EEA1A7" w14:textId="77777777" w:rsidR="00092D91" w:rsidRDefault="00092D91" w:rsidP="002F3B8F">
      <w:pPr>
        <w:jc w:val="both"/>
      </w:pPr>
    </w:p>
    <w:p w14:paraId="00141087" w14:textId="4D82D3CC" w:rsidR="0082316B" w:rsidRDefault="0082316B" w:rsidP="002F3B8F">
      <w:pPr>
        <w:jc w:val="both"/>
      </w:pPr>
      <w:r>
        <w:rPr>
          <w:b/>
          <w:color w:val="000000"/>
        </w:rPr>
        <w:t>Discussion</w:t>
      </w:r>
    </w:p>
    <w:p w14:paraId="155979A5" w14:textId="2F041AE4" w:rsidR="00813063" w:rsidRPr="00813063" w:rsidRDefault="005C2231" w:rsidP="00813063">
      <w:pPr>
        <w:jc w:val="both"/>
        <w:rPr>
          <w:lang w:eastAsia="ko-KR"/>
        </w:rPr>
      </w:pPr>
      <w:r w:rsidRPr="00813063">
        <w:rPr>
          <w:lang w:eastAsia="ko-KR"/>
        </w:rPr>
        <w:t>Genetic association studies have identified &gt;</w:t>
      </w:r>
      <w:r w:rsidR="008B7833">
        <w:rPr>
          <w:lang w:eastAsia="ko-KR"/>
        </w:rPr>
        <w:t>88</w:t>
      </w:r>
      <w:r w:rsidRPr="00813063">
        <w:rPr>
          <w:lang w:eastAsia="ko-KR"/>
        </w:rPr>
        <w:t xml:space="preserve"> common T2D-associated </w:t>
      </w:r>
      <w:r w:rsidR="002F0BDC">
        <w:rPr>
          <w:lang w:eastAsia="ko-KR"/>
        </w:rPr>
        <w:t>loci</w:t>
      </w:r>
      <w:r w:rsidRPr="00813063">
        <w:rPr>
          <w:lang w:eastAsia="ko-KR"/>
        </w:rPr>
        <w:t xml:space="preserve">, </w:t>
      </w:r>
      <w:r w:rsidR="002F3B8F" w:rsidRPr="00813063">
        <w:rPr>
          <w:lang w:eastAsia="ko-KR"/>
        </w:rPr>
        <w:t>most with small biological</w:t>
      </w:r>
      <w:r w:rsidRPr="00813063">
        <w:rPr>
          <w:lang w:eastAsia="ko-KR"/>
        </w:rPr>
        <w:t xml:space="preserve"> effect sizes</w:t>
      </w:r>
      <w:r w:rsidR="002D459F" w:rsidRPr="002D459F">
        <w:t xml:space="preserve"> </w:t>
      </w:r>
      <w:r w:rsidR="002D459F">
        <w:fldChar w:fldCharType="begin">
          <w:fldData xml:space="preserve">PEVuZE5vdGU+PENpdGU+PEF1dGhvcj5QcmFzYWQ8L0F1dGhvcj48WWVhcj4yMDE1PC9ZZWFyPjxS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</w:fldData>
        </w:fldChar>
      </w:r>
      <w:r w:rsidR="00CB641D">
        <w:instrText xml:space="preserve"> ADDIN EN.CITE </w:instrText>
      </w:r>
      <w:r w:rsidR="00CB641D">
        <w:fldChar w:fldCharType="begin">
          <w:fldData xml:space="preserve">PEVuZE5vdGU+PENpdGU+PEF1dGhvcj5QcmFzYWQ8L0F1dGhvcj48WWVhcj4yMDE1PC9ZZWFyPjxS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</w:fldData>
        </w:fldChar>
      </w:r>
      <w:r w:rsidR="00CB641D">
        <w:instrText xml:space="preserve"> ADDIN EN.CITE.DATA </w:instrText>
      </w:r>
      <w:r w:rsidR="00CB641D">
        <w:fldChar w:fldCharType="end"/>
      </w:r>
      <w:r w:rsidR="002D459F">
        <w:fldChar w:fldCharType="separate"/>
      </w:r>
      <w:r w:rsidR="007C1AD6">
        <w:rPr>
          <w:noProof/>
        </w:rPr>
        <w:t>(1, 17, 18)</w:t>
      </w:r>
      <w:r w:rsidR="002D459F">
        <w:fldChar w:fldCharType="end"/>
      </w:r>
      <w:r w:rsidRPr="00813063">
        <w:rPr>
          <w:lang w:eastAsia="ko-KR"/>
        </w:rPr>
        <w:t xml:space="preserve">. It has been hypothesized that many rare variants of large effect may exist and that taken together such variants could explain a considerable proportion of the variance in T2D </w:t>
      </w:r>
      <w:r w:rsidR="00813063" w:rsidRPr="00813063">
        <w:rPr>
          <w:lang w:eastAsia="ko-KR"/>
        </w:rPr>
        <w:t>risk</w:t>
      </w:r>
      <w:r w:rsidR="00434DD3">
        <w:rPr>
          <w:lang w:eastAsia="ko-KR"/>
        </w:rPr>
        <w:t xml:space="preserve"> </w:t>
      </w:r>
      <w:r w:rsidR="006F6E3C">
        <w:rPr>
          <w:lang w:eastAsia="ko-KR"/>
        </w:rPr>
        <w:fldChar w:fldCharType="begin">
          <w:fldData xml:space="preserve">PEVuZE5vdGU+PENpdGU+PEF1dGhvcj5DaXJ1bGxpPC9BdXRob3I+PFllYXI+MjAxMDwvWWVhcj48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</w:fldData>
        </w:fldChar>
      </w:r>
      <w:r w:rsidR="00CB641D">
        <w:rPr>
          <w:lang w:eastAsia="ko-KR"/>
        </w:rPr>
        <w:instrText xml:space="preserve"> ADDIN EN.CITE </w:instrText>
      </w:r>
      <w:r w:rsidR="00CB641D">
        <w:rPr>
          <w:lang w:eastAsia="ko-KR"/>
        </w:rPr>
        <w:fldChar w:fldCharType="begin">
          <w:fldData xml:space="preserve">PEVuZE5vdGU+PENpdGU+PEF1dGhvcj5DaXJ1bGxpPC9BdXRob3I+PFllYXI+MjAxMDwvWWVhcj48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</w:fldData>
        </w:fldChar>
      </w:r>
      <w:r w:rsidR="00CB641D">
        <w:rPr>
          <w:lang w:eastAsia="ko-KR"/>
        </w:rPr>
        <w:instrText xml:space="preserve"> ADDIN EN.CITE.DATA </w:instrText>
      </w:r>
      <w:r w:rsidR="00CB641D">
        <w:rPr>
          <w:lang w:eastAsia="ko-KR"/>
        </w:rPr>
      </w:r>
      <w:r w:rsidR="00CB641D">
        <w:rPr>
          <w:lang w:eastAsia="ko-KR"/>
        </w:rPr>
        <w:fldChar w:fldCharType="end"/>
      </w:r>
      <w:r w:rsidR="006F6E3C">
        <w:rPr>
          <w:lang w:eastAsia="ko-KR"/>
        </w:rPr>
      </w:r>
      <w:r w:rsidR="006F6E3C">
        <w:rPr>
          <w:lang w:eastAsia="ko-KR"/>
        </w:rPr>
        <w:fldChar w:fldCharType="separate"/>
      </w:r>
      <w:r w:rsidR="007C1AD6">
        <w:rPr>
          <w:noProof/>
          <w:lang w:eastAsia="ko-KR"/>
        </w:rPr>
        <w:t>(19)</w:t>
      </w:r>
      <w:r w:rsidR="006F6E3C">
        <w:rPr>
          <w:lang w:eastAsia="ko-KR"/>
        </w:rPr>
        <w:fldChar w:fldCharType="end"/>
      </w:r>
      <w:r w:rsidR="006F6E3C" w:rsidRPr="006F6E3C" w:rsidDel="006F6E3C">
        <w:rPr>
          <w:lang w:eastAsia="ko-KR"/>
        </w:rPr>
        <w:t xml:space="preserve"> </w:t>
      </w:r>
      <w:r w:rsidR="00813063" w:rsidRPr="00813063">
        <w:rPr>
          <w:lang w:eastAsia="ko-KR"/>
        </w:rPr>
        <w:t>.</w:t>
      </w:r>
      <w:r w:rsidRPr="00813063">
        <w:rPr>
          <w:lang w:eastAsia="ko-KR"/>
        </w:rPr>
        <w:t xml:space="preserve"> This hypothesis </w:t>
      </w:r>
      <w:r w:rsidR="00C64DE3">
        <w:rPr>
          <w:lang w:eastAsia="ko-KR"/>
        </w:rPr>
        <w:t>has not been well tested before</w:t>
      </w:r>
      <w:r w:rsidRPr="00813063">
        <w:rPr>
          <w:lang w:eastAsia="ko-KR"/>
        </w:rPr>
        <w:t xml:space="preserve"> because of the difficulty and cost involved in assessing very </w:t>
      </w:r>
      <w:r w:rsidR="002F3B8F" w:rsidRPr="00813063">
        <w:rPr>
          <w:lang w:eastAsia="ko-KR"/>
        </w:rPr>
        <w:t>rare variants in large samples</w:t>
      </w:r>
      <w:r w:rsidR="002F6162">
        <w:rPr>
          <w:lang w:eastAsia="ko-KR"/>
        </w:rPr>
        <w:t xml:space="preserve">, while recently Fuchsberger et al. showed that common-variant GWAS signals are not the results of clustered rare variant signals residing on common haplotypes </w:t>
      </w:r>
      <w:r w:rsidR="002F6162">
        <w:fldChar w:fldCharType="begin">
          <w:fldData xml:space="preserve">PEVuZE5vdGU+PENpdGU+PEF1dGhvcj5GdWNoc2JlcmdlcjwvQXV0aG9yPjxZZWFyPjIwMTY8L1ll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NlbnRlciBmb3Ig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NZWRpY2FsIEdl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</w:fldData>
        </w:fldChar>
      </w:r>
      <w:r w:rsidR="00CB641D">
        <w:instrText xml:space="preserve"> ADDIN EN.CITE </w:instrText>
      </w:r>
      <w:r w:rsidR="00CB641D">
        <w:fldChar w:fldCharType="begin">
          <w:fldData xml:space="preserve">PEVuZE5vdGU+PENpdGU+PEF1dGhvcj5GdWNoc2JlcmdlcjwvQXV0aG9yPjxZZWFyPjIwMTY8L1ll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NlbnRlciBmb3Ig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NZWRpY2FsIEdl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</w:fldData>
        </w:fldChar>
      </w:r>
      <w:r w:rsidR="00CB641D">
        <w:instrText xml:space="preserve"> ADDIN EN.CITE.DATA </w:instrText>
      </w:r>
      <w:r w:rsidR="00CB641D">
        <w:fldChar w:fldCharType="end"/>
      </w:r>
      <w:r w:rsidR="002F6162">
        <w:fldChar w:fldCharType="separate"/>
      </w:r>
      <w:r w:rsidR="007C1AD6">
        <w:rPr>
          <w:noProof/>
        </w:rPr>
        <w:t>(4)</w:t>
      </w:r>
      <w:r w:rsidR="002F6162">
        <w:fldChar w:fldCharType="end"/>
      </w:r>
      <w:r w:rsidR="002F6162">
        <w:t>.</w:t>
      </w:r>
      <w:r w:rsidR="002F6162">
        <w:rPr>
          <w:lang w:eastAsia="ko-KR"/>
        </w:rPr>
        <w:t xml:space="preserve"> </w:t>
      </w:r>
      <w:r w:rsidRPr="00813063">
        <w:rPr>
          <w:lang w:eastAsia="ko-KR"/>
        </w:rPr>
        <w:t xml:space="preserve">Here, using a combination of deep whole genome sequencing and analysis of large families, we designed an experiment specifically powered to identify variants with effect sizes &gt;2.0 standard deviations and population frequency &lt;0.01%. In models where these variants </w:t>
      </w:r>
      <w:r w:rsidR="00825A21">
        <w:rPr>
          <w:lang w:eastAsia="ko-KR"/>
        </w:rPr>
        <w:t xml:space="preserve">cumulatively </w:t>
      </w:r>
      <w:r w:rsidRPr="00813063">
        <w:rPr>
          <w:lang w:eastAsia="ko-KR"/>
        </w:rPr>
        <w:t xml:space="preserve">explain ~33% of the variation in risk for a diabetes related trait, our experiment would have identified at least one such variant for each trait examined. </w:t>
      </w:r>
      <w:r w:rsidR="00813063" w:rsidRPr="00813063">
        <w:t>We</w:t>
      </w:r>
      <w:r w:rsidRPr="00813063">
        <w:t xml:space="preserve"> did not identify any rare variants associated with T2D</w:t>
      </w:r>
      <w:r w:rsidR="00DE02E9">
        <w:t xml:space="preserve">, </w:t>
      </w:r>
      <w:r w:rsidRPr="00813063">
        <w:t xml:space="preserve">glycemic </w:t>
      </w:r>
      <w:r w:rsidR="00DE02E9">
        <w:t xml:space="preserve">or lipid </w:t>
      </w:r>
      <w:r w:rsidRPr="00813063">
        <w:t>traits, suggesting that</w:t>
      </w:r>
      <w:r w:rsidRPr="00813063">
        <w:rPr>
          <w:lang w:eastAsia="ko-KR"/>
        </w:rPr>
        <w:t xml:space="preserve"> large effect, extremely rare variants are unlikely to explain </w:t>
      </w:r>
      <w:r w:rsidR="004547CE">
        <w:rPr>
          <w:lang w:eastAsia="ko-KR"/>
        </w:rPr>
        <w:t>a large portion</w:t>
      </w:r>
      <w:r w:rsidRPr="00813063">
        <w:rPr>
          <w:lang w:eastAsia="ko-KR"/>
        </w:rPr>
        <w:t xml:space="preserve"> of the varia</w:t>
      </w:r>
      <w:r w:rsidR="002F3B8F" w:rsidRPr="00813063">
        <w:rPr>
          <w:lang w:eastAsia="ko-KR"/>
        </w:rPr>
        <w:t>bility in type 2 diabetes risk</w:t>
      </w:r>
      <w:r w:rsidR="00E57BC2">
        <w:rPr>
          <w:lang w:eastAsia="ko-KR"/>
        </w:rPr>
        <w:t xml:space="preserve"> in this sample of pedigrees</w:t>
      </w:r>
      <w:r w:rsidR="002F3B8F" w:rsidRPr="00813063">
        <w:rPr>
          <w:lang w:eastAsia="ko-KR"/>
        </w:rPr>
        <w:t>.</w:t>
      </w:r>
    </w:p>
    <w:p w14:paraId="249C7C0B" w14:textId="4FF1A7D7" w:rsidR="00825E4A" w:rsidRDefault="009201BA">
      <w:pPr>
        <w:jc w:val="both"/>
      </w:pPr>
      <w:r>
        <w:t>O</w:t>
      </w:r>
      <w:r w:rsidR="002F3B8F" w:rsidRPr="00813063">
        <w:t xml:space="preserve">ur results are sensitive to stochastic </w:t>
      </w:r>
      <w:r w:rsidR="00434DD3">
        <w:t>effects</w:t>
      </w:r>
      <w:r w:rsidR="002F3B8F" w:rsidRPr="00813063">
        <w:t>. Most founder lineages are simply not large enough to identify</w:t>
      </w:r>
      <w:r w:rsidR="00092D91">
        <w:t xml:space="preserve"> </w:t>
      </w:r>
      <w:r w:rsidR="002F3B8F" w:rsidRPr="00813063">
        <w:t>private functional variants</w:t>
      </w:r>
      <w:r>
        <w:t xml:space="preserve"> because there is a limit on the number of copies of rare variant alleles that can be transmitted</w:t>
      </w:r>
      <w:r w:rsidR="002F3B8F" w:rsidRPr="00813063">
        <w:t xml:space="preserve">. </w:t>
      </w:r>
      <w:r w:rsidR="004547CE">
        <w:t>Thus, we expect an experiment such as ours to miss most such rare variants. However, our experiment will sample many copies (</w:t>
      </w:r>
      <w:r w:rsidR="00434DD3">
        <w:t>≥</w:t>
      </w:r>
      <w:r w:rsidR="004547CE">
        <w:t xml:space="preserve"> 15) of a proportion o</w:t>
      </w:r>
      <w:r w:rsidR="003C2E9E">
        <w:t xml:space="preserve">f the variants that would be private in similar sized samples of unrelated individuals. If larger numbers of rare, large-effect, T2D-associated variants were to exist, we would be uniquely well placed to detect these. </w:t>
      </w:r>
      <w:r w:rsidR="002F3B8F" w:rsidRPr="00813063">
        <w:t xml:space="preserve">Some evidence for the likely importance of rare variants in quantitative phenotypic variation was observed for </w:t>
      </w:r>
      <w:r w:rsidR="00813063" w:rsidRPr="00813063">
        <w:t>available gene expression data.</w:t>
      </w:r>
      <w:r w:rsidR="002F3B8F" w:rsidRPr="00813063">
        <w:t xml:space="preserve"> For this larger set of phenotypes relatively close to gene action, rare variants exhibited demonstrably larger biological effects sizes and </w:t>
      </w:r>
      <w:r w:rsidR="003C2E9E">
        <w:t>a</w:t>
      </w:r>
      <w:r w:rsidR="002F3B8F" w:rsidRPr="00813063">
        <w:t xml:space="preserve">re estimated to </w:t>
      </w:r>
      <w:r w:rsidR="00813063" w:rsidRPr="00813063">
        <w:t xml:space="preserve">account for as much as </w:t>
      </w:r>
      <w:r w:rsidR="00092D91">
        <w:t>25</w:t>
      </w:r>
      <w:r w:rsidR="002F3B8F" w:rsidRPr="00813063">
        <w:t xml:space="preserve">% of observed transcript level </w:t>
      </w:r>
      <w:r w:rsidR="00092D91">
        <w:t>genetic variance</w:t>
      </w:r>
      <w:r w:rsidR="002F3B8F" w:rsidRPr="00813063">
        <w:t xml:space="preserve"> in these pedigrees. </w:t>
      </w:r>
    </w:p>
    <w:p w14:paraId="224F8851" w14:textId="701C5243" w:rsidR="005C2231" w:rsidRPr="00813063" w:rsidRDefault="00EA4B07" w:rsidP="005C2231">
      <w:pPr>
        <w:jc w:val="both"/>
        <w:rPr>
          <w:lang w:eastAsia="ko-KR"/>
        </w:rPr>
      </w:pPr>
      <w:r>
        <w:rPr>
          <w:lang w:eastAsia="ko-KR"/>
        </w:rPr>
        <w:t>O</w:t>
      </w:r>
      <w:r w:rsidR="005C2231" w:rsidRPr="00813063">
        <w:rPr>
          <w:lang w:eastAsia="ko-KR"/>
        </w:rPr>
        <w:t>ur analyses show that large families</w:t>
      </w:r>
      <w:r w:rsidR="00813063" w:rsidRPr="00813063">
        <w:rPr>
          <w:lang w:eastAsia="ko-KR"/>
        </w:rPr>
        <w:t xml:space="preserve"> </w:t>
      </w:r>
      <w:r w:rsidR="005C2231" w:rsidRPr="00813063">
        <w:rPr>
          <w:lang w:eastAsia="ko-KR"/>
        </w:rPr>
        <w:t xml:space="preserve">can be used to identify many copies of </w:t>
      </w:r>
      <w:r w:rsidR="00434DD3">
        <w:rPr>
          <w:lang w:eastAsia="ko-KR"/>
        </w:rPr>
        <w:t xml:space="preserve">rare </w:t>
      </w:r>
      <w:r w:rsidR="005C2231" w:rsidRPr="00813063">
        <w:rPr>
          <w:lang w:eastAsia="ko-KR"/>
        </w:rPr>
        <w:t xml:space="preserve">variants – which we expect will be especially important for genetic studies outside coding regions, where burden-based tests aggregating the effects of many variants remain challenging because of a lack </w:t>
      </w:r>
      <w:r w:rsidR="005652A2">
        <w:rPr>
          <w:lang w:eastAsia="ko-KR"/>
        </w:rPr>
        <w:t xml:space="preserve">of </w:t>
      </w:r>
      <w:r w:rsidR="003C2E9E">
        <w:rPr>
          <w:lang w:eastAsia="ko-KR"/>
        </w:rPr>
        <w:t>annotation</w:t>
      </w:r>
      <w:r w:rsidR="00813063" w:rsidRPr="00813063">
        <w:rPr>
          <w:lang w:eastAsia="ko-KR"/>
        </w:rPr>
        <w:t xml:space="preserve"> strategies.</w:t>
      </w:r>
      <w:r w:rsidR="003C2E9E">
        <w:rPr>
          <w:lang w:eastAsia="ko-KR"/>
        </w:rPr>
        <w:t xml:space="preserve"> </w:t>
      </w:r>
      <w:r w:rsidR="002F0BDC">
        <w:rPr>
          <w:lang w:eastAsia="ko-KR"/>
        </w:rPr>
        <w:t>O</w:t>
      </w:r>
      <w:r w:rsidR="00206852" w:rsidRPr="00206852">
        <w:rPr>
          <w:lang w:eastAsia="ko-KR"/>
        </w:rPr>
        <w:t>ur results suggest that while rare variants might be plentiful enough to help understand causality</w:t>
      </w:r>
      <w:r w:rsidR="00825A21" w:rsidRPr="00825A21">
        <w:t xml:space="preserve"> </w:t>
      </w:r>
      <w:r w:rsidR="00825A21" w:rsidRPr="00825A21">
        <w:rPr>
          <w:lang w:eastAsia="ko-KR"/>
        </w:rPr>
        <w:t>and may be biologically important for specific individuals/lineages, they are unlikely to account for much heritability in diabetes and</w:t>
      </w:r>
      <w:r w:rsidR="00825A21">
        <w:rPr>
          <w:lang w:eastAsia="ko-KR"/>
        </w:rPr>
        <w:t xml:space="preserve"> related traits in this sample.</w:t>
      </w:r>
      <w:r w:rsidR="00206852">
        <w:rPr>
          <w:lang w:eastAsia="ko-KR"/>
        </w:rPr>
        <w:t xml:space="preserve"> </w:t>
      </w:r>
      <w:r>
        <w:rPr>
          <w:lang w:eastAsia="ko-KR"/>
        </w:rPr>
        <w:t>O</w:t>
      </w:r>
      <w:r w:rsidR="005C2231" w:rsidRPr="00813063">
        <w:rPr>
          <w:lang w:eastAsia="ko-KR"/>
        </w:rPr>
        <w:t xml:space="preserve">ur analyses </w:t>
      </w:r>
      <w:r>
        <w:rPr>
          <w:lang w:eastAsia="ko-KR"/>
        </w:rPr>
        <w:t xml:space="preserve">further </w:t>
      </w:r>
      <w:r w:rsidR="005C2231" w:rsidRPr="00813063">
        <w:rPr>
          <w:lang w:eastAsia="ko-KR"/>
        </w:rPr>
        <w:t xml:space="preserve">suggest that the identification of robust associations between variants private to single large families and diabetes related traits will require larger </w:t>
      </w:r>
      <w:r w:rsidR="00E57BC2">
        <w:rPr>
          <w:lang w:eastAsia="ko-KR"/>
        </w:rPr>
        <w:t>numbers of extended pedigrees</w:t>
      </w:r>
      <w:r w:rsidR="003C2E9E">
        <w:rPr>
          <w:lang w:eastAsia="ko-KR"/>
        </w:rPr>
        <w:t xml:space="preserve"> </w:t>
      </w:r>
      <w:r w:rsidR="00291107">
        <w:rPr>
          <w:lang w:eastAsia="ko-KR"/>
        </w:rPr>
        <w:t>and/</w:t>
      </w:r>
      <w:r w:rsidR="003C2E9E">
        <w:rPr>
          <w:lang w:eastAsia="ko-KR"/>
        </w:rPr>
        <w:t>or different study designs</w:t>
      </w:r>
      <w:r w:rsidR="00E57BC2">
        <w:rPr>
          <w:lang w:eastAsia="ko-KR"/>
        </w:rPr>
        <w:t xml:space="preserve"> that further increase the probability of functional rare variant segregation</w:t>
      </w:r>
      <w:r w:rsidR="005C2231" w:rsidRPr="00813063">
        <w:rPr>
          <w:lang w:eastAsia="ko-KR"/>
        </w:rPr>
        <w:t>. Alternative strategies</w:t>
      </w:r>
      <w:r w:rsidR="00813063" w:rsidRPr="00813063">
        <w:rPr>
          <w:lang w:eastAsia="ko-KR"/>
        </w:rPr>
        <w:t xml:space="preserve"> that maximize </w:t>
      </w:r>
      <w:r w:rsidR="003C2E9E">
        <w:rPr>
          <w:lang w:eastAsia="ko-KR"/>
        </w:rPr>
        <w:t xml:space="preserve">the number of observed rare variant alleles include </w:t>
      </w:r>
      <w:r w:rsidR="00813063" w:rsidRPr="00813063">
        <w:rPr>
          <w:lang w:eastAsia="ko-KR"/>
        </w:rPr>
        <w:t>focusing on population “isolates”</w:t>
      </w:r>
      <w:r w:rsidR="005C2231" w:rsidRPr="00813063">
        <w:rPr>
          <w:lang w:eastAsia="ko-KR"/>
        </w:rPr>
        <w:t xml:space="preserve"> as recently illustrated by the identification of a variant </w:t>
      </w:r>
      <w:r w:rsidR="001D49E6">
        <w:rPr>
          <w:lang w:eastAsia="ko-KR"/>
        </w:rPr>
        <w:t xml:space="preserve">with an increased allele frequency only in this specific population </w:t>
      </w:r>
      <w:r w:rsidR="005C2231" w:rsidRPr="00813063">
        <w:rPr>
          <w:lang w:eastAsia="ko-KR"/>
        </w:rPr>
        <w:t xml:space="preserve">predisposing to type 2 diabetes in </w:t>
      </w:r>
      <w:r>
        <w:rPr>
          <w:lang w:eastAsia="ko-KR"/>
        </w:rPr>
        <w:t xml:space="preserve">Greenland </w:t>
      </w:r>
      <w:r w:rsidR="002D459F">
        <w:rPr>
          <w:lang w:eastAsia="ko-KR"/>
        </w:rPr>
        <w:fldChar w:fldCharType="begin">
          <w:fldData xml:space="preserve">PEVuZE5vdGU+PENpdGU+PEF1dGhvcj5Nb2x0a2U8L0F1dGhvcj48WWVhcj4yMDE0PC9ZZWFyPjxS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</w:fldData>
        </w:fldChar>
      </w:r>
      <w:r w:rsidR="00CB641D">
        <w:rPr>
          <w:lang w:eastAsia="ko-KR"/>
        </w:rPr>
        <w:instrText xml:space="preserve"> ADDIN EN.CITE </w:instrText>
      </w:r>
      <w:r w:rsidR="00CB641D">
        <w:rPr>
          <w:lang w:eastAsia="ko-KR"/>
        </w:rPr>
        <w:fldChar w:fldCharType="begin">
          <w:fldData xml:space="preserve">PEVuZE5vdGU+PENpdGU+PEF1dGhvcj5Nb2x0a2U8L0F1dGhvcj48WWVhcj4yMDE0PC9ZZWFyPjxS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</w:fldData>
        </w:fldChar>
      </w:r>
      <w:r w:rsidR="00CB641D">
        <w:rPr>
          <w:lang w:eastAsia="ko-KR"/>
        </w:rPr>
        <w:instrText xml:space="preserve"> ADDIN EN.CITE.DATA </w:instrText>
      </w:r>
      <w:r w:rsidR="00CB641D">
        <w:rPr>
          <w:lang w:eastAsia="ko-KR"/>
        </w:rPr>
      </w:r>
      <w:r w:rsidR="00CB641D">
        <w:rPr>
          <w:lang w:eastAsia="ko-KR"/>
        </w:rPr>
        <w:fldChar w:fldCharType="end"/>
      </w:r>
      <w:r w:rsidR="002D459F">
        <w:rPr>
          <w:lang w:eastAsia="ko-KR"/>
        </w:rPr>
      </w:r>
      <w:r w:rsidR="002D459F">
        <w:rPr>
          <w:lang w:eastAsia="ko-KR"/>
        </w:rPr>
        <w:fldChar w:fldCharType="separate"/>
      </w:r>
      <w:r w:rsidR="007C1AD6">
        <w:rPr>
          <w:noProof/>
          <w:lang w:eastAsia="ko-KR"/>
        </w:rPr>
        <w:t>(20)</w:t>
      </w:r>
      <w:r w:rsidR="002D459F">
        <w:rPr>
          <w:lang w:eastAsia="ko-KR"/>
        </w:rPr>
        <w:fldChar w:fldCharType="end"/>
      </w:r>
      <w:r w:rsidR="002D459F">
        <w:rPr>
          <w:lang w:eastAsia="ko-KR"/>
        </w:rPr>
        <w:t>.</w:t>
      </w:r>
      <w:r w:rsidR="00825A21">
        <w:rPr>
          <w:lang w:eastAsia="ko-KR"/>
        </w:rPr>
        <w:t xml:space="preserve"> Such isolates represent extended </w:t>
      </w:r>
      <w:proofErr w:type="spellStart"/>
      <w:r w:rsidR="00825A21">
        <w:rPr>
          <w:lang w:eastAsia="ko-KR"/>
        </w:rPr>
        <w:t>kindreds</w:t>
      </w:r>
      <w:proofErr w:type="spellEnd"/>
      <w:r w:rsidR="00825A21">
        <w:rPr>
          <w:lang w:eastAsia="ko-KR"/>
        </w:rPr>
        <w:t xml:space="preserve"> with large lineages.</w:t>
      </w:r>
    </w:p>
    <w:p w14:paraId="602D487E" w14:textId="77777777" w:rsidR="00813063" w:rsidRDefault="00813063">
      <w:pPr>
        <w:rPr>
          <w:color w:val="3366FF"/>
          <w:highlight w:val="yellow"/>
        </w:rPr>
      </w:pPr>
      <w:r>
        <w:rPr>
          <w:color w:val="3366FF"/>
          <w:highlight w:val="yellow"/>
        </w:rPr>
        <w:br w:type="page"/>
      </w:r>
    </w:p>
    <w:p w14:paraId="4442E509" w14:textId="77777777" w:rsidR="005C2231" w:rsidRPr="00E6491C" w:rsidRDefault="005C2231" w:rsidP="007335DC">
      <w:pPr>
        <w:rPr>
          <w:lang w:eastAsia="ko-KR"/>
        </w:rPr>
      </w:pPr>
      <w:r w:rsidRPr="00E6491C">
        <w:rPr>
          <w:lang w:eastAsia="ko-KR"/>
        </w:rPr>
        <w:lastRenderedPageBreak/>
        <w:t>METHODS SUMMARY</w:t>
      </w:r>
    </w:p>
    <w:p w14:paraId="2B8BA0DB" w14:textId="2BE0F550" w:rsidR="004F2167" w:rsidRDefault="00C92A47" w:rsidP="004F2167">
      <w:pPr>
        <w:pStyle w:val="Normal1"/>
        <w:snapToGrid w:val="0"/>
        <w:spacing w:before="100" w:beforeAutospacing="1" w:after="100" w:afterAutospacing="1"/>
        <w:jc w:val="both"/>
        <w:rPr>
          <w:rFonts w:asciiTheme="minorHAnsi" w:eastAsia="Times New Roman" w:hAnsiTheme="minorHAnsi"/>
          <w:color w:val="000000" w:themeColor="text1"/>
        </w:rPr>
      </w:pPr>
      <w:r w:rsidRPr="003422D8">
        <w:rPr>
          <w:rFonts w:asciiTheme="minorHAnsi" w:eastAsia="Cambria" w:hAnsiTheme="minorHAnsi"/>
        </w:rPr>
        <w:t xml:space="preserve">We selected 1,034 individuals from 20 pedigrees that are part of San Antonio Family Heart Study (SAFHS) </w:t>
      </w:r>
      <w:r w:rsidRPr="003422D8">
        <w:rPr>
          <w:rFonts w:asciiTheme="minorHAnsi" w:hAnsiTheme="minorHAnsi"/>
        </w:rPr>
        <w:fldChar w:fldCharType="begin">
          <w:fldData xml:space="preserve">PEVuZE5vdGU+PENpdGU+PEF1dGhvcj5NY0NsZWxsYW48L0F1dGhvcj48WWVhcj4yMDEwPC9ZZWFy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</w:fldData>
        </w:fldChar>
      </w:r>
      <w:r w:rsidR="00CB641D">
        <w:rPr>
          <w:rFonts w:asciiTheme="minorHAnsi" w:hAnsiTheme="minorHAnsi"/>
        </w:rPr>
        <w:instrText xml:space="preserve"> ADDIN EN.CITE </w:instrText>
      </w:r>
      <w:r w:rsidR="00CB641D">
        <w:rPr>
          <w:rFonts w:asciiTheme="minorHAnsi" w:hAnsiTheme="minorHAnsi"/>
        </w:rPr>
        <w:fldChar w:fldCharType="begin">
          <w:fldData xml:space="preserve">PEVuZE5vdGU+PENpdGU+PEF1dGhvcj5NY0NsZWxsYW48L0F1dGhvcj48WWVhcj4yMDEwPC9ZZWFy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</w:fldData>
        </w:fldChar>
      </w:r>
      <w:r w:rsidR="00CB641D">
        <w:rPr>
          <w:rFonts w:asciiTheme="minorHAnsi" w:hAnsiTheme="minorHAnsi"/>
        </w:rPr>
        <w:instrText xml:space="preserve"> ADDIN EN.CITE.DATA </w:instrText>
      </w:r>
      <w:r w:rsidR="00CB641D">
        <w:rPr>
          <w:rFonts w:asciiTheme="minorHAnsi" w:hAnsiTheme="minorHAnsi"/>
        </w:rPr>
      </w:r>
      <w:r w:rsidR="00CB641D">
        <w:rPr>
          <w:rFonts w:asciiTheme="minorHAnsi" w:hAnsiTheme="minorHAnsi"/>
        </w:rPr>
        <w:fldChar w:fldCharType="end"/>
      </w:r>
      <w:r w:rsidRPr="003422D8">
        <w:rPr>
          <w:rFonts w:asciiTheme="minorHAnsi" w:hAnsiTheme="minorHAnsi"/>
        </w:rPr>
      </w:r>
      <w:r w:rsidRPr="003422D8">
        <w:rPr>
          <w:rFonts w:asciiTheme="minorHAnsi" w:hAnsiTheme="minorHAnsi"/>
        </w:rPr>
        <w:fldChar w:fldCharType="separate"/>
      </w:r>
      <w:r w:rsidR="00CB641D">
        <w:rPr>
          <w:rFonts w:asciiTheme="minorHAnsi" w:hAnsiTheme="minorHAnsi"/>
          <w:noProof/>
        </w:rPr>
        <w:t>(2, 5)</w:t>
      </w:r>
      <w:r w:rsidRPr="003422D8">
        <w:rPr>
          <w:rFonts w:asciiTheme="minorHAnsi" w:hAnsiTheme="minorHAnsi"/>
        </w:rPr>
        <w:fldChar w:fldCharType="end"/>
      </w:r>
      <w:r w:rsidRPr="003422D8">
        <w:rPr>
          <w:rFonts w:asciiTheme="minorHAnsi" w:hAnsiTheme="minorHAnsi"/>
        </w:rPr>
        <w:t xml:space="preserve"> </w:t>
      </w:r>
      <w:r w:rsidRPr="003422D8">
        <w:rPr>
          <w:rFonts w:asciiTheme="minorHAnsi" w:eastAsia="Cambria" w:hAnsiTheme="minorHAnsi"/>
        </w:rPr>
        <w:t xml:space="preserve">and San Antonio Family Diabetes/Gallbladder Study (SAFDGS) projects </w:t>
      </w:r>
      <w:r w:rsidRPr="003422D8">
        <w:rPr>
          <w:rFonts w:asciiTheme="minorHAnsi" w:hAnsiTheme="minorHAnsi"/>
        </w:rPr>
        <w:t xml:space="preserve"> </w:t>
      </w:r>
      <w:r w:rsidRPr="003422D8">
        <w:rPr>
          <w:rFonts w:asciiTheme="minorHAnsi" w:hAnsiTheme="minorHAnsi"/>
        </w:rPr>
        <w:fldChar w:fldCharType="begin">
          <w:fldData xml:space="preserve">PEVuZE5vdGU+PENpdGU+PEF1dGhvcj5IdW50PC9BdXRob3I+PFllYXI+MjAwNTwvWWVhcj48UmVj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</w:fldData>
        </w:fldChar>
      </w:r>
      <w:r w:rsidR="00CB641D">
        <w:rPr>
          <w:rFonts w:asciiTheme="minorHAnsi" w:hAnsiTheme="minorHAnsi"/>
        </w:rPr>
        <w:instrText xml:space="preserve"> ADDIN EN.CITE </w:instrText>
      </w:r>
      <w:r w:rsidR="00CB641D">
        <w:rPr>
          <w:rFonts w:asciiTheme="minorHAnsi" w:hAnsiTheme="minorHAnsi"/>
        </w:rPr>
        <w:fldChar w:fldCharType="begin">
          <w:fldData xml:space="preserve">PEVuZE5vdGU+PENpdGU+PEF1dGhvcj5IdW50PC9BdXRob3I+PFllYXI+MjAwNTwvWWVhcj48UmVj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</w:fldData>
        </w:fldChar>
      </w:r>
      <w:r w:rsidR="00CB641D">
        <w:rPr>
          <w:rFonts w:asciiTheme="minorHAnsi" w:hAnsiTheme="minorHAnsi"/>
        </w:rPr>
        <w:instrText xml:space="preserve"> ADDIN EN.CITE.DATA </w:instrText>
      </w:r>
      <w:r w:rsidR="00CB641D">
        <w:rPr>
          <w:rFonts w:asciiTheme="minorHAnsi" w:hAnsiTheme="minorHAnsi"/>
        </w:rPr>
      </w:r>
      <w:r w:rsidR="00CB641D">
        <w:rPr>
          <w:rFonts w:asciiTheme="minorHAnsi" w:hAnsiTheme="minorHAnsi"/>
        </w:rPr>
        <w:fldChar w:fldCharType="end"/>
      </w:r>
      <w:r w:rsidRPr="003422D8">
        <w:rPr>
          <w:rFonts w:asciiTheme="minorHAnsi" w:hAnsiTheme="minorHAnsi"/>
        </w:rPr>
      </w:r>
      <w:r w:rsidRPr="003422D8">
        <w:rPr>
          <w:rFonts w:asciiTheme="minorHAnsi" w:hAnsiTheme="minorHAnsi"/>
        </w:rPr>
        <w:fldChar w:fldCharType="separate"/>
      </w:r>
      <w:r w:rsidR="00CB641D">
        <w:rPr>
          <w:rFonts w:asciiTheme="minorHAnsi" w:hAnsiTheme="minorHAnsi"/>
          <w:noProof/>
        </w:rPr>
        <w:t>(7, 8)</w:t>
      </w:r>
      <w:r w:rsidRPr="003422D8">
        <w:rPr>
          <w:rFonts w:asciiTheme="minorHAnsi" w:hAnsiTheme="minorHAnsi"/>
        </w:rPr>
        <w:fldChar w:fldCharType="end"/>
      </w:r>
      <w:r w:rsidRPr="003422D8">
        <w:rPr>
          <w:rFonts w:asciiTheme="minorHAnsi" w:eastAsia="Cambria" w:hAnsiTheme="minorHAnsi"/>
        </w:rPr>
        <w:t xml:space="preserve">. </w:t>
      </w:r>
      <w:r w:rsidR="005C2231" w:rsidRPr="003422D8">
        <w:rPr>
          <w:rFonts w:asciiTheme="minorHAnsi" w:eastAsia="Times New Roman" w:hAnsiTheme="minorHAnsi"/>
          <w:color w:val="000000" w:themeColor="text1"/>
        </w:rPr>
        <w:t xml:space="preserve">We </w:t>
      </w:r>
      <w:r w:rsidRPr="003422D8">
        <w:rPr>
          <w:rFonts w:asciiTheme="minorHAnsi" w:eastAsia="Times New Roman" w:hAnsiTheme="minorHAnsi"/>
          <w:color w:val="000000" w:themeColor="text1"/>
        </w:rPr>
        <w:t xml:space="preserve">then </w:t>
      </w:r>
      <w:r w:rsidR="005C2231" w:rsidRPr="003422D8">
        <w:rPr>
          <w:rFonts w:asciiTheme="minorHAnsi" w:eastAsia="Times New Roman" w:hAnsiTheme="minorHAnsi"/>
          <w:color w:val="000000" w:themeColor="text1"/>
        </w:rPr>
        <w:t xml:space="preserve">selected </w:t>
      </w:r>
      <w:r w:rsidRPr="003422D8">
        <w:rPr>
          <w:rFonts w:asciiTheme="minorHAnsi" w:eastAsia="Times New Roman" w:hAnsiTheme="minorHAnsi"/>
          <w:color w:val="000000" w:themeColor="text1"/>
        </w:rPr>
        <w:t xml:space="preserve">600 </w:t>
      </w:r>
      <w:r w:rsidR="005C2231" w:rsidRPr="003422D8">
        <w:rPr>
          <w:rFonts w:asciiTheme="minorHAnsi" w:eastAsia="Times New Roman" w:hAnsiTheme="minorHAnsi"/>
          <w:color w:val="000000" w:themeColor="text1"/>
        </w:rPr>
        <w:t xml:space="preserve">samples to be sequenced to gain maximal genetic information about </w:t>
      </w:r>
      <w:r w:rsidR="00637CC2" w:rsidRPr="003422D8">
        <w:rPr>
          <w:rFonts w:asciiTheme="minorHAnsi" w:eastAsia="Times New Roman" w:hAnsiTheme="minorHAnsi"/>
          <w:color w:val="000000" w:themeColor="text1"/>
        </w:rPr>
        <w:t xml:space="preserve">the </w:t>
      </w:r>
      <w:r w:rsidR="005C2231" w:rsidRPr="003422D8">
        <w:rPr>
          <w:rFonts w:asciiTheme="minorHAnsi" w:eastAsia="Times New Roman" w:hAnsiTheme="minorHAnsi"/>
          <w:color w:val="000000" w:themeColor="text1"/>
        </w:rPr>
        <w:t xml:space="preserve">remaining samples in the pedigrees using the </w:t>
      </w:r>
      <w:proofErr w:type="spellStart"/>
      <w:r w:rsidR="005C2231" w:rsidRPr="003422D8">
        <w:rPr>
          <w:rFonts w:asciiTheme="minorHAnsi" w:eastAsia="Times New Roman" w:hAnsiTheme="minorHAnsi"/>
          <w:color w:val="000000" w:themeColor="text1"/>
        </w:rPr>
        <w:t>ExomePick</w:t>
      </w:r>
      <w:proofErr w:type="spellEnd"/>
      <w:r w:rsidR="005C2231" w:rsidRPr="003422D8">
        <w:rPr>
          <w:rFonts w:asciiTheme="minorHAnsi" w:eastAsia="Times New Roman" w:hAnsiTheme="minorHAnsi"/>
          <w:color w:val="000000" w:themeColor="text1"/>
        </w:rPr>
        <w:t xml:space="preserve"> software</w:t>
      </w:r>
      <w:r w:rsidR="00637CC2" w:rsidRPr="003422D8">
        <w:rPr>
          <w:rFonts w:asciiTheme="minorHAnsi" w:eastAsia="Times New Roman" w:hAnsiTheme="minorHAnsi"/>
          <w:color w:val="000000" w:themeColor="text1"/>
        </w:rPr>
        <w:t xml:space="preserve"> (</w:t>
      </w:r>
      <w:r w:rsidR="00C55F3A" w:rsidRPr="003422D8">
        <w:rPr>
          <w:rFonts w:asciiTheme="minorHAnsi" w:eastAsia="Times New Roman" w:hAnsiTheme="minorHAnsi"/>
          <w:color w:val="000000" w:themeColor="text1"/>
        </w:rPr>
        <w:t xml:space="preserve">see URLs) </w:t>
      </w:r>
      <w:r w:rsidR="00C55F3A" w:rsidRPr="003422D8">
        <w:rPr>
          <w:rFonts w:asciiTheme="minorHAnsi" w:eastAsia="Times New Roman" w:hAnsiTheme="minorHAnsi"/>
          <w:color w:val="000000" w:themeColor="text1"/>
        </w:rPr>
        <w:fldChar w:fldCharType="begin">
          <w:fldData xml:space="preserve">PEVuZE5vdGU+PENpdGU+PEF1dGhvcj5TaWRvcmU8L0F1dGhvcj48WWVhcj4yMDE1PC9ZZWFyPjxS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</w:fldData>
        </w:fldChar>
      </w:r>
      <w:r w:rsidR="00CB641D">
        <w:rPr>
          <w:rFonts w:asciiTheme="minorHAnsi" w:eastAsia="Times New Roman" w:hAnsiTheme="minorHAnsi"/>
          <w:color w:val="000000" w:themeColor="text1"/>
        </w:rPr>
        <w:instrText xml:space="preserve"> ADDIN EN.CITE </w:instrText>
      </w:r>
      <w:r w:rsidR="00CB641D">
        <w:rPr>
          <w:rFonts w:asciiTheme="minorHAnsi" w:eastAsia="Times New Roman" w:hAnsiTheme="minorHAnsi"/>
          <w:color w:val="000000" w:themeColor="text1"/>
        </w:rPr>
        <w:fldChar w:fldCharType="begin">
          <w:fldData xml:space="preserve">PEVuZE5vdGU+PENpdGU+PEF1dGhvcj5TaWRvcmU8L0F1dGhvcj48WWVhcj4yMDE1PC9ZZWFyPjxS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</w:fldData>
        </w:fldChar>
      </w:r>
      <w:r w:rsidR="00CB641D">
        <w:rPr>
          <w:rFonts w:asciiTheme="minorHAnsi" w:eastAsia="Times New Roman" w:hAnsiTheme="minorHAnsi"/>
          <w:color w:val="000000" w:themeColor="text1"/>
        </w:rPr>
        <w:instrText xml:space="preserve"> ADDIN EN.CITE.DATA </w:instrText>
      </w:r>
      <w:r w:rsidR="00CB641D">
        <w:rPr>
          <w:rFonts w:asciiTheme="minorHAnsi" w:eastAsia="Times New Roman" w:hAnsiTheme="minorHAnsi"/>
          <w:color w:val="000000" w:themeColor="text1"/>
        </w:rPr>
      </w:r>
      <w:r w:rsidR="00CB641D">
        <w:rPr>
          <w:rFonts w:asciiTheme="minorHAnsi" w:eastAsia="Times New Roman" w:hAnsiTheme="minorHAnsi"/>
          <w:color w:val="000000" w:themeColor="text1"/>
        </w:rPr>
        <w:fldChar w:fldCharType="end"/>
      </w:r>
      <w:r w:rsidR="00C55F3A" w:rsidRPr="003422D8">
        <w:rPr>
          <w:rFonts w:asciiTheme="minorHAnsi" w:eastAsia="Times New Roman" w:hAnsiTheme="minorHAnsi"/>
          <w:color w:val="000000" w:themeColor="text1"/>
        </w:rPr>
      </w:r>
      <w:r w:rsidR="00C55F3A" w:rsidRPr="003422D8">
        <w:rPr>
          <w:rFonts w:asciiTheme="minorHAnsi" w:eastAsia="Times New Roman" w:hAnsiTheme="minorHAnsi"/>
          <w:color w:val="000000" w:themeColor="text1"/>
        </w:rPr>
        <w:fldChar w:fldCharType="separate"/>
      </w:r>
      <w:r w:rsidR="007C1AD6" w:rsidRPr="003422D8">
        <w:rPr>
          <w:rFonts w:asciiTheme="minorHAnsi" w:eastAsia="Times New Roman" w:hAnsiTheme="minorHAnsi"/>
          <w:noProof/>
          <w:color w:val="000000" w:themeColor="text1"/>
        </w:rPr>
        <w:t>(21)</w:t>
      </w:r>
      <w:r w:rsidR="00C55F3A" w:rsidRPr="003422D8">
        <w:rPr>
          <w:rFonts w:asciiTheme="minorHAnsi" w:eastAsia="Times New Roman" w:hAnsiTheme="minorHAnsi"/>
          <w:color w:val="000000" w:themeColor="text1"/>
        </w:rPr>
        <w:fldChar w:fldCharType="end"/>
      </w:r>
      <w:r w:rsidR="00940BA4" w:rsidRPr="003422D8">
        <w:rPr>
          <w:rFonts w:asciiTheme="minorHAnsi" w:eastAsia="Times New Roman" w:hAnsiTheme="minorHAnsi"/>
          <w:color w:val="000000" w:themeColor="text1"/>
        </w:rPr>
        <w:t xml:space="preserve">. Whole genome sequencing for 600 samples were done by Complete Genomics (CGI). </w:t>
      </w:r>
      <w:r w:rsidR="005C2231" w:rsidRPr="003422D8">
        <w:rPr>
          <w:rFonts w:asciiTheme="minorHAnsi" w:eastAsia="Times New Roman" w:hAnsiTheme="minorHAnsi"/>
          <w:color w:val="000000" w:themeColor="text1"/>
        </w:rPr>
        <w:t>After stringent sample-level quality control</w:t>
      </w:r>
      <w:r w:rsidR="00940BA4" w:rsidRPr="003422D8">
        <w:rPr>
          <w:rFonts w:asciiTheme="minorHAnsi" w:eastAsia="Times New Roman" w:hAnsiTheme="minorHAnsi"/>
          <w:color w:val="000000" w:themeColor="text1"/>
        </w:rPr>
        <w:t xml:space="preserve">, </w:t>
      </w:r>
      <w:r w:rsidR="005C2231" w:rsidRPr="003422D8">
        <w:rPr>
          <w:rFonts w:asciiTheme="minorHAnsi" w:eastAsia="Times New Roman" w:hAnsiTheme="minorHAnsi"/>
          <w:color w:val="000000" w:themeColor="text1"/>
        </w:rPr>
        <w:t xml:space="preserve">we </w:t>
      </w:r>
      <w:r w:rsidR="00637CC2" w:rsidRPr="003422D8">
        <w:rPr>
          <w:rFonts w:asciiTheme="minorHAnsi" w:eastAsia="Times New Roman" w:hAnsiTheme="minorHAnsi"/>
          <w:color w:val="000000" w:themeColor="text1"/>
        </w:rPr>
        <w:t>analyzed</w:t>
      </w:r>
      <w:r w:rsidR="005C2231" w:rsidRPr="003422D8">
        <w:rPr>
          <w:rFonts w:asciiTheme="minorHAnsi" w:eastAsia="Times New Roman" w:hAnsiTheme="minorHAnsi"/>
          <w:color w:val="000000" w:themeColor="text1"/>
        </w:rPr>
        <w:t xml:space="preserve"> 586 individuals with sequence data. Variant calls generated by C</w:t>
      </w:r>
      <w:r w:rsidR="00940BA4" w:rsidRPr="003422D8">
        <w:rPr>
          <w:rFonts w:asciiTheme="minorHAnsi" w:eastAsia="Times New Roman" w:hAnsiTheme="minorHAnsi"/>
          <w:color w:val="000000" w:themeColor="text1"/>
        </w:rPr>
        <w:t>GI pipeline</w:t>
      </w:r>
      <w:r w:rsidR="005C2231" w:rsidRPr="003422D8">
        <w:rPr>
          <w:rFonts w:asciiTheme="minorHAnsi" w:eastAsia="Times New Roman" w:hAnsiTheme="minorHAnsi"/>
          <w:color w:val="000000" w:themeColor="text1"/>
        </w:rPr>
        <w:t xml:space="preserve"> were filtered based on multi-sample statistics using </w:t>
      </w:r>
      <w:r w:rsidR="00940BA4" w:rsidRPr="003422D8">
        <w:rPr>
          <w:rFonts w:asciiTheme="minorHAnsi" w:eastAsia="Times New Roman" w:hAnsiTheme="minorHAnsi"/>
          <w:color w:val="000000" w:themeColor="text1"/>
        </w:rPr>
        <w:t xml:space="preserve">SVM filtering of the </w:t>
      </w:r>
      <w:proofErr w:type="spellStart"/>
      <w:r w:rsidR="005C2231" w:rsidRPr="003422D8">
        <w:rPr>
          <w:rFonts w:asciiTheme="minorHAnsi" w:eastAsia="Times New Roman" w:hAnsiTheme="minorHAnsi"/>
          <w:color w:val="000000" w:themeColor="text1"/>
        </w:rPr>
        <w:t>GotCloud</w:t>
      </w:r>
      <w:proofErr w:type="spellEnd"/>
      <w:r w:rsidR="0013773B" w:rsidRPr="003422D8">
        <w:rPr>
          <w:rFonts w:asciiTheme="minorHAnsi" w:eastAsia="Times New Roman" w:hAnsiTheme="minorHAnsi"/>
          <w:color w:val="000000" w:themeColor="text1"/>
        </w:rPr>
        <w:t xml:space="preserve"> </w:t>
      </w:r>
      <w:r w:rsidR="00940BA4" w:rsidRPr="003422D8">
        <w:rPr>
          <w:rFonts w:asciiTheme="minorHAnsi" w:eastAsia="Times New Roman" w:hAnsiTheme="minorHAnsi"/>
          <w:color w:val="000000" w:themeColor="text1"/>
        </w:rPr>
        <w:t xml:space="preserve">pipeline </w:t>
      </w:r>
      <w:r w:rsidR="00940BA4" w:rsidRPr="003422D8">
        <w:rPr>
          <w:rFonts w:asciiTheme="minorHAnsi" w:eastAsia="Times New Roman" w:hAnsiTheme="minorHAnsi"/>
          <w:color w:val="000000" w:themeColor="text1"/>
        </w:rPr>
        <w:fldChar w:fldCharType="begin"/>
      </w:r>
      <w:r w:rsidR="00CB641D">
        <w:rPr>
          <w:rFonts w:asciiTheme="minorHAnsi" w:eastAsia="Times New Roman" w:hAnsiTheme="minorHAnsi"/>
          <w:color w:val="000000" w:themeColor="text1"/>
        </w:rPr>
        <w:instrText xml:space="preserve"> ADDIN EN.CITE &lt;EndNote&gt;&lt;Cite&gt;&lt;Author&gt;Jun&lt;/Author&gt;&lt;Year&gt;2015&lt;/Year&gt;&lt;RecNum&gt;1&lt;/RecNum&gt;&lt;DisplayText&gt;(22)&lt;/DisplayText&gt;&lt;record&gt;&lt;rec-number&gt;1&lt;/rec-number&gt;&lt;foreign-keys&gt;&lt;key app="EN" db-id="0f9as990ar00rmepep0vzxzdzsw0trvrt5zt" timestamp="1445289937"&gt;1&lt;/key&gt;&lt;/foreign-keys&gt;&lt;ref-type name="Journal Article"&gt;17&lt;/ref-type&gt;&lt;contributors&gt;&lt;authors&gt;&lt;author&gt;Jun, Goo&lt;/author&gt;&lt;author&gt;Wing, Mary Kate&lt;/author&gt;&lt;author&gt;Abecasis, Gonçalo R.&lt;/author&gt;&lt;author&gt;Kang, Hyun Min&lt;/author&gt;&lt;/authors&gt;&lt;/contributors&gt;&lt;titles&gt;&lt;title&gt;An efficient and scalable analysis framework for variant extraction and refinement from population-scale DNA sequence data&lt;/title&gt;&lt;secondary-title&gt;Genome Research&lt;/secondary-title&gt;&lt;/titles&gt;&lt;periodical&gt;&lt;full-title&gt;Genome Research&lt;/full-title&gt;&lt;/periodical&gt;&lt;pages&gt;918-925&lt;/pages&gt;&lt;volume&gt;25&lt;/volume&gt;&lt;number&gt;6&lt;/number&gt;&lt;dates&gt;&lt;year&gt;2015&lt;/year&gt;&lt;/dates&gt;&lt;urls&gt;&lt;related-urls&gt;&lt;url&gt;http://genome.cshlp.org/content/25/6/918.abstract&lt;/url&gt;&lt;/related-urls&gt;&lt;/urls&gt;&lt;electronic-resource-num&gt;10.1101/gr.176552.114&lt;/electronic-resource-num&gt;&lt;/record&gt;&lt;/Cite&gt;&lt;/EndNote&gt;</w:instrText>
      </w:r>
      <w:r w:rsidR="00940BA4" w:rsidRPr="003422D8">
        <w:rPr>
          <w:rFonts w:asciiTheme="minorHAnsi" w:eastAsia="Times New Roman" w:hAnsiTheme="minorHAnsi"/>
          <w:color w:val="000000" w:themeColor="text1"/>
        </w:rPr>
        <w:fldChar w:fldCharType="separate"/>
      </w:r>
      <w:r w:rsidR="00940BA4" w:rsidRPr="003422D8">
        <w:rPr>
          <w:rFonts w:asciiTheme="minorHAnsi" w:eastAsia="Times New Roman" w:hAnsiTheme="minorHAnsi"/>
          <w:noProof/>
          <w:color w:val="000000" w:themeColor="text1"/>
        </w:rPr>
        <w:t>(22)</w:t>
      </w:r>
      <w:r w:rsidR="00940BA4" w:rsidRPr="003422D8">
        <w:rPr>
          <w:rFonts w:asciiTheme="minorHAnsi" w:eastAsia="Times New Roman" w:hAnsiTheme="minorHAnsi"/>
          <w:color w:val="000000" w:themeColor="text1"/>
        </w:rPr>
        <w:fldChar w:fldCharType="end"/>
      </w:r>
      <w:r w:rsidR="00F0112B" w:rsidRPr="003422D8">
        <w:rPr>
          <w:rFonts w:asciiTheme="minorHAnsi" w:eastAsia="Times New Roman" w:hAnsiTheme="minorHAnsi"/>
          <w:color w:val="000000" w:themeColor="text1"/>
        </w:rPr>
        <w:t xml:space="preserve">. </w:t>
      </w:r>
      <w:r w:rsidR="005C2231" w:rsidRPr="003422D8">
        <w:rPr>
          <w:rFonts w:asciiTheme="minorHAnsi" w:eastAsia="Times New Roman" w:hAnsiTheme="minorHAnsi"/>
          <w:color w:val="000000" w:themeColor="text1"/>
        </w:rPr>
        <w:t xml:space="preserve">Merlin </w:t>
      </w:r>
      <w:r w:rsidR="00F0112B" w:rsidRPr="003422D8">
        <w:rPr>
          <w:rFonts w:asciiTheme="minorHAnsi" w:eastAsia="Times New Roman" w:hAnsiTheme="minorHAnsi"/>
          <w:color w:val="000000" w:themeColor="text1"/>
        </w:rPr>
        <w:fldChar w:fldCharType="begin"/>
      </w:r>
      <w:r w:rsidR="00CB641D">
        <w:rPr>
          <w:rFonts w:asciiTheme="minorHAnsi" w:eastAsia="Times New Roman" w:hAnsiTheme="minorHAnsi"/>
          <w:color w:val="000000" w:themeColor="text1"/>
        </w:rPr>
        <w:instrText xml:space="preserve"> ADDIN EN.CITE &lt;EndNote&gt;&lt;Cite&gt;&lt;Author&gt;Abecasis&lt;/Author&gt;&lt;Year&gt;2002&lt;/Year&gt;&lt;RecNum&gt;10&lt;/RecNum&gt;&lt;DisplayText&gt;(13)&lt;/DisplayText&gt;&lt;record&gt;&lt;rec-number&gt;10&lt;/rec-number&gt;&lt;foreign-keys&gt;&lt;key app="EN" db-id="0f9as990ar00rmepep0vzxzdzsw0trvrt5zt" timestamp="1445289949"&gt;10&lt;/key&gt;&lt;/foreign-keys&gt;&lt;ref-type name="Journal Article"&gt;17&lt;/ref-type&gt;&lt;contributors&gt;&lt;authors&gt;&lt;author&gt;Abecasis, G. R.&lt;/author&gt;&lt;author&gt;Cherny, S. S.&lt;/author&gt;&lt;author&gt;Cookson, W. O.&lt;/author&gt;&lt;author&gt;Cardon, L. R.&lt;/author&gt;&lt;/authors&gt;&lt;/contributors&gt;&lt;auth-address&gt;The Wellcome Trust Center for Human Genetics, University of Oxford, Oxford OX3 7BN, UK. goncalo@umich.edu&lt;/auth-address&gt;&lt;titles&gt;&lt;title&gt;Merlin--rapid analysis of dense genetic maps using sparse gene flow trees&lt;/title&gt;&lt;secondary-title&gt;Nat Genet&lt;/secondary-title&gt;&lt;/titles&gt;&lt;periodical&gt;&lt;full-title&gt;Nat Genet&lt;/full-title&gt;&lt;/periodical&gt;&lt;pages&gt;97-101&lt;/pages&gt;&lt;volume&gt;30&lt;/volume&gt;&lt;number&gt;1&lt;/number&gt;&lt;keywords&gt;&lt;keyword&gt;*Algorithms&lt;/keyword&gt;&lt;keyword&gt;Female&lt;/keyword&gt;&lt;keyword&gt;*Genetic Linkage&lt;/keyword&gt;&lt;keyword&gt;Genotype&lt;/keyword&gt;&lt;keyword&gt;Haplotypes&lt;/keyword&gt;&lt;keyword&gt;Humans&lt;/keyword&gt;&lt;keyword&gt;*Likelihood Functions&lt;/keyword&gt;&lt;keyword&gt;Male&lt;/keyword&gt;&lt;keyword&gt;Meiosis&lt;/keyword&gt;&lt;keyword&gt;Pedigree&lt;/keyword&gt;&lt;keyword&gt;Polymorphism, Genetic&lt;/keyword&gt;&lt;keyword&gt;*Software&lt;/keyword&gt;&lt;/keywords&gt;&lt;dates&gt;&lt;year&gt;2002&lt;/year&gt;&lt;pub-dates&gt;&lt;date&gt;Jan&lt;/date&gt;&lt;/pub-dates&gt;&lt;/dates&gt;&lt;isbn&gt;1061-4036 (Print)&amp;#xD;1061-4036 (Linking)&lt;/isbn&gt;&lt;accession-num&gt;11731797&lt;/accession-num&gt;&lt;urls&gt;&lt;related-urls&gt;&lt;url&gt;http://www.ncbi.nlm.nih.gov/pubmed/11731797&lt;/url&gt;&lt;/related-urls&gt;&lt;/urls&gt;&lt;electronic-resource-num&gt;10.1038/ng786&lt;/electronic-resource-num&gt;&lt;/record&gt;&lt;/Cite&gt;&lt;/EndNote&gt;</w:instrText>
      </w:r>
      <w:r w:rsidR="00F0112B" w:rsidRPr="003422D8">
        <w:rPr>
          <w:rFonts w:asciiTheme="minorHAnsi" w:eastAsia="Times New Roman" w:hAnsiTheme="minorHAnsi"/>
          <w:color w:val="000000" w:themeColor="text1"/>
        </w:rPr>
        <w:fldChar w:fldCharType="separate"/>
      </w:r>
      <w:r w:rsidR="007C1AD6" w:rsidRPr="003422D8">
        <w:rPr>
          <w:rFonts w:asciiTheme="minorHAnsi" w:eastAsia="Times New Roman" w:hAnsiTheme="minorHAnsi"/>
          <w:noProof/>
          <w:color w:val="000000" w:themeColor="text1"/>
        </w:rPr>
        <w:t>(13)</w:t>
      </w:r>
      <w:r w:rsidR="00F0112B" w:rsidRPr="003422D8">
        <w:rPr>
          <w:rFonts w:asciiTheme="minorHAnsi" w:eastAsia="Times New Roman" w:hAnsiTheme="minorHAnsi"/>
          <w:color w:val="000000" w:themeColor="text1"/>
        </w:rPr>
        <w:fldChar w:fldCharType="end"/>
      </w:r>
      <w:r w:rsidR="0013773B" w:rsidRPr="003422D8">
        <w:rPr>
          <w:rFonts w:asciiTheme="minorHAnsi" w:eastAsia="Times New Roman" w:hAnsiTheme="minorHAnsi"/>
          <w:color w:val="000000" w:themeColor="text1"/>
        </w:rPr>
        <w:t xml:space="preserve"> </w:t>
      </w:r>
      <w:r w:rsidR="005C2231" w:rsidRPr="003422D8">
        <w:rPr>
          <w:rFonts w:asciiTheme="minorHAnsi" w:eastAsia="Times New Roman" w:hAnsiTheme="minorHAnsi"/>
          <w:color w:val="000000" w:themeColor="text1"/>
        </w:rPr>
        <w:t xml:space="preserve">was used to obtain sequence-scale genotype information for remaining GWAS samples using sequenced family members. Variants were grouped into several functional categories using </w:t>
      </w:r>
      <w:r w:rsidR="00F0112B" w:rsidRPr="003422D8">
        <w:rPr>
          <w:rFonts w:asciiTheme="minorHAnsi" w:eastAsia="Times New Roman" w:hAnsiTheme="minorHAnsi"/>
          <w:color w:val="000000" w:themeColor="text1"/>
        </w:rPr>
        <w:t xml:space="preserve">five prediction algorithms </w:t>
      </w:r>
      <w:r w:rsidR="00F0112B" w:rsidRPr="003422D8">
        <w:rPr>
          <w:rFonts w:asciiTheme="minorHAnsi" w:hAnsiTheme="minorHAnsi"/>
        </w:rPr>
        <w:t xml:space="preserve">(LRT, Mutation Tester, PolyPhen2-HumDiv, PolyPhen2-HumVar, SIFT) </w:t>
      </w:r>
      <w:r w:rsidR="005C2231" w:rsidRPr="003422D8">
        <w:rPr>
          <w:rFonts w:asciiTheme="minorHAnsi" w:eastAsia="Times New Roman" w:hAnsiTheme="minorHAnsi"/>
          <w:color w:val="000000" w:themeColor="text1"/>
        </w:rPr>
        <w:t>assisted by extensive external information</w:t>
      </w:r>
      <w:r w:rsidR="00E77B02" w:rsidRPr="003422D8">
        <w:rPr>
          <w:rFonts w:asciiTheme="minorHAnsi" w:eastAsia="Times New Roman" w:hAnsiTheme="minorHAnsi"/>
          <w:color w:val="000000" w:themeColor="text1"/>
        </w:rPr>
        <w:t xml:space="preserve"> </w:t>
      </w:r>
      <w:r w:rsidR="00C30E3E" w:rsidRPr="003422D8">
        <w:rPr>
          <w:rFonts w:asciiTheme="minorHAnsi" w:eastAsia="Times New Roman" w:hAnsiTheme="minorHAnsi"/>
          <w:color w:val="000000" w:themeColor="text1"/>
        </w:rPr>
        <w:fldChar w:fldCharType="begin">
          <w:fldData xml:space="preserve">PEVuZE5vdGU+PENpdGU+PEF1dGhvcj5DaHVuPC9BdXRob3I+PFllYXI+MjAwOTwvWWVhcj48UmVj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</w:fldData>
        </w:fldChar>
      </w:r>
      <w:r w:rsidR="00CB641D">
        <w:rPr>
          <w:rFonts w:asciiTheme="minorHAnsi" w:eastAsia="Times New Roman" w:hAnsiTheme="minorHAnsi"/>
          <w:color w:val="000000" w:themeColor="text1"/>
        </w:rPr>
        <w:instrText xml:space="preserve"> ADDIN EN.CITE </w:instrText>
      </w:r>
      <w:r w:rsidR="00CB641D">
        <w:rPr>
          <w:rFonts w:asciiTheme="minorHAnsi" w:eastAsia="Times New Roman" w:hAnsiTheme="minorHAnsi"/>
          <w:color w:val="000000" w:themeColor="text1"/>
        </w:rPr>
        <w:fldChar w:fldCharType="begin">
          <w:fldData xml:space="preserve">PEVuZE5vdGU+PENpdGU+PEF1dGhvcj5DaHVuPC9BdXRob3I+PFllYXI+MjAwOTwvWWVhcj48UmVj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</w:fldData>
        </w:fldChar>
      </w:r>
      <w:r w:rsidR="00CB641D">
        <w:rPr>
          <w:rFonts w:asciiTheme="minorHAnsi" w:eastAsia="Times New Roman" w:hAnsiTheme="minorHAnsi"/>
          <w:color w:val="000000" w:themeColor="text1"/>
        </w:rPr>
        <w:instrText xml:space="preserve"> ADDIN EN.CITE.DATA </w:instrText>
      </w:r>
      <w:r w:rsidR="00CB641D">
        <w:rPr>
          <w:rFonts w:asciiTheme="minorHAnsi" w:eastAsia="Times New Roman" w:hAnsiTheme="minorHAnsi"/>
          <w:color w:val="000000" w:themeColor="text1"/>
        </w:rPr>
      </w:r>
      <w:r w:rsidR="00CB641D">
        <w:rPr>
          <w:rFonts w:asciiTheme="minorHAnsi" w:eastAsia="Times New Roman" w:hAnsiTheme="minorHAnsi"/>
          <w:color w:val="000000" w:themeColor="text1"/>
        </w:rPr>
        <w:fldChar w:fldCharType="end"/>
      </w:r>
      <w:r w:rsidR="00C30E3E" w:rsidRPr="003422D8">
        <w:rPr>
          <w:rFonts w:asciiTheme="minorHAnsi" w:eastAsia="Times New Roman" w:hAnsiTheme="minorHAnsi"/>
          <w:color w:val="000000" w:themeColor="text1"/>
        </w:rPr>
      </w:r>
      <w:r w:rsidR="00C30E3E" w:rsidRPr="003422D8">
        <w:rPr>
          <w:rFonts w:asciiTheme="minorHAnsi" w:eastAsia="Times New Roman" w:hAnsiTheme="minorHAnsi"/>
          <w:color w:val="000000" w:themeColor="text1"/>
        </w:rPr>
        <w:fldChar w:fldCharType="separate"/>
      </w:r>
      <w:r w:rsidR="007C1AD6" w:rsidRPr="003422D8">
        <w:rPr>
          <w:rFonts w:asciiTheme="minorHAnsi" w:eastAsia="Times New Roman" w:hAnsiTheme="minorHAnsi"/>
          <w:noProof/>
          <w:color w:val="000000" w:themeColor="text1"/>
        </w:rPr>
        <w:t>(23-26)</w:t>
      </w:r>
      <w:r w:rsidR="00C30E3E" w:rsidRPr="003422D8">
        <w:rPr>
          <w:rFonts w:asciiTheme="minorHAnsi" w:eastAsia="Times New Roman" w:hAnsiTheme="minorHAnsi"/>
          <w:color w:val="000000" w:themeColor="text1"/>
        </w:rPr>
        <w:fldChar w:fldCharType="end"/>
      </w:r>
      <w:r w:rsidR="005C2231" w:rsidRPr="003422D8">
        <w:rPr>
          <w:rFonts w:asciiTheme="minorHAnsi" w:eastAsia="Times New Roman" w:hAnsiTheme="minorHAnsi"/>
          <w:color w:val="000000" w:themeColor="text1"/>
        </w:rPr>
        <w:t xml:space="preserve">. We used EMMAX </w:t>
      </w:r>
      <w:r w:rsidR="002D459F" w:rsidRPr="003422D8">
        <w:rPr>
          <w:rFonts w:asciiTheme="minorHAnsi" w:eastAsia="Times New Roman" w:hAnsiTheme="minorHAnsi"/>
          <w:color w:val="000000" w:themeColor="text1"/>
        </w:rPr>
        <w:fldChar w:fldCharType="begin"/>
      </w:r>
      <w:r w:rsidR="00CB641D">
        <w:rPr>
          <w:rFonts w:asciiTheme="minorHAnsi" w:eastAsia="Times New Roman" w:hAnsiTheme="minorHAnsi"/>
          <w:color w:val="000000" w:themeColor="text1"/>
        </w:rPr>
        <w:instrText xml:space="preserve"> ADDIN EN.CITE &lt;EndNote&gt;&lt;Cite&gt;&lt;Author&gt;Kang&lt;/Author&gt;&lt;Year&gt;2010&lt;/Year&gt;&lt;RecNum&gt;3&lt;/RecNum&gt;&lt;DisplayText&gt;(27)&lt;/DisplayText&gt;&lt;record&gt;&lt;rec-number&gt;3&lt;/rec-number&gt;&lt;foreign-keys&gt;&lt;key app="EN" db-id="0f9as990ar00rmepep0vzxzdzsw0trvrt5zt" timestamp="1445289937"&gt;3&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titles&gt;&lt;periodical&gt;&lt;full-title&gt;Nat Genet&lt;/full-title&gt;&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lt;/electronic-resource-num&gt;&lt;/record&gt;&lt;/Cite&gt;&lt;/EndNote&gt;</w:instrText>
      </w:r>
      <w:r w:rsidR="002D459F" w:rsidRPr="003422D8">
        <w:rPr>
          <w:rFonts w:asciiTheme="minorHAnsi" w:eastAsia="Times New Roman" w:hAnsiTheme="minorHAnsi"/>
          <w:color w:val="000000" w:themeColor="text1"/>
        </w:rPr>
        <w:fldChar w:fldCharType="separate"/>
      </w:r>
      <w:r w:rsidR="007C1AD6" w:rsidRPr="003422D8">
        <w:rPr>
          <w:rFonts w:asciiTheme="minorHAnsi" w:eastAsia="Times New Roman" w:hAnsiTheme="minorHAnsi"/>
          <w:noProof/>
          <w:color w:val="000000" w:themeColor="text1"/>
        </w:rPr>
        <w:t>(27)</w:t>
      </w:r>
      <w:r w:rsidR="002D459F" w:rsidRPr="003422D8">
        <w:rPr>
          <w:rFonts w:asciiTheme="minorHAnsi" w:eastAsia="Times New Roman" w:hAnsiTheme="minorHAnsi"/>
          <w:color w:val="000000" w:themeColor="text1"/>
        </w:rPr>
        <w:fldChar w:fldCharType="end"/>
      </w:r>
      <w:r w:rsidR="0013773B" w:rsidRPr="003422D8">
        <w:rPr>
          <w:rFonts w:asciiTheme="minorHAnsi" w:eastAsia="Times New Roman" w:hAnsiTheme="minorHAnsi"/>
          <w:color w:val="000000" w:themeColor="text1"/>
        </w:rPr>
        <w:t xml:space="preserve"> </w:t>
      </w:r>
      <w:r w:rsidR="005C2231" w:rsidRPr="003422D8">
        <w:rPr>
          <w:rFonts w:asciiTheme="minorHAnsi" w:eastAsia="Times New Roman" w:hAnsiTheme="minorHAnsi"/>
          <w:color w:val="000000" w:themeColor="text1"/>
        </w:rPr>
        <w:t xml:space="preserve">to generate empirical kinship coefficients between samples to account for known and hidden family structures. </w:t>
      </w:r>
      <w:r w:rsidR="005C03F1">
        <w:rPr>
          <w:rFonts w:asciiTheme="minorHAnsi" w:eastAsia="Times New Roman" w:hAnsiTheme="minorHAnsi"/>
          <w:color w:val="000000" w:themeColor="text1"/>
        </w:rPr>
        <w:t>Details on study design and data generation is described in supplementary material (section 1).</w:t>
      </w:r>
    </w:p>
    <w:p w14:paraId="447B15E7" w14:textId="7755F1C2" w:rsidR="004F2167" w:rsidRDefault="004F2167" w:rsidP="004F2167">
      <w:pPr>
        <w:pStyle w:val="Normal1"/>
        <w:snapToGrid w:val="0"/>
        <w:spacing w:before="100" w:beforeAutospacing="1" w:after="100" w:afterAutospacing="1"/>
        <w:jc w:val="both"/>
        <w:rPr>
          <w:rFonts w:asciiTheme="minorHAnsi" w:hAnsiTheme="minorHAnsi"/>
        </w:rPr>
      </w:pPr>
      <w:r w:rsidRPr="003422D8">
        <w:rPr>
          <w:rFonts w:asciiTheme="minorHAnsi" w:hAnsiTheme="minorHAnsi"/>
        </w:rPr>
        <w:t xml:space="preserve">We analyzed T2D related metabolic traits: fasting glucose, fasting insulin, </w:t>
      </w:r>
      <w:r w:rsidR="00DE524B" w:rsidRPr="00DE524B">
        <w:rPr>
          <w:rFonts w:asciiTheme="minorHAnsi" w:hAnsiTheme="minorHAnsi"/>
        </w:rPr>
        <w:t>2</w:t>
      </w:r>
      <w:r w:rsidR="00A62074">
        <w:rPr>
          <w:rFonts w:asciiTheme="minorHAnsi" w:hAnsiTheme="minorHAnsi"/>
        </w:rPr>
        <w:t>-</w:t>
      </w:r>
      <w:r w:rsidR="00DE524B" w:rsidRPr="00DE524B">
        <w:rPr>
          <w:rFonts w:asciiTheme="minorHAnsi" w:hAnsiTheme="minorHAnsi"/>
        </w:rPr>
        <w:t>hour glucose, 2</w:t>
      </w:r>
      <w:r w:rsidR="00A62074">
        <w:rPr>
          <w:rFonts w:asciiTheme="minorHAnsi" w:hAnsiTheme="minorHAnsi"/>
        </w:rPr>
        <w:t>-</w:t>
      </w:r>
      <w:r w:rsidR="00DE524B" w:rsidRPr="00DE524B">
        <w:rPr>
          <w:rFonts w:asciiTheme="minorHAnsi" w:hAnsiTheme="minorHAnsi"/>
        </w:rPr>
        <w:t>hour insulin</w:t>
      </w:r>
      <w:r w:rsidR="00DE524B">
        <w:rPr>
          <w:rFonts w:asciiTheme="minorHAnsi" w:hAnsiTheme="minorHAnsi"/>
        </w:rPr>
        <w:t>,</w:t>
      </w:r>
      <w:r w:rsidR="00DE524B" w:rsidRPr="00DE524B">
        <w:rPr>
          <w:rFonts w:asciiTheme="minorHAnsi" w:hAnsiTheme="minorHAnsi"/>
        </w:rPr>
        <w:t xml:space="preserve"> </w:t>
      </w:r>
      <w:r w:rsidRPr="003422D8">
        <w:rPr>
          <w:rFonts w:asciiTheme="minorHAnsi" w:hAnsiTheme="minorHAnsi"/>
        </w:rPr>
        <w:t>LDL choleste</w:t>
      </w:r>
      <w:r w:rsidR="00DE524B" w:rsidRPr="00DE524B">
        <w:rPr>
          <w:rFonts w:asciiTheme="minorHAnsi" w:hAnsiTheme="minorHAnsi"/>
        </w:rPr>
        <w:t>rol, HDL cholesterol</w:t>
      </w:r>
      <w:r w:rsidRPr="003422D8">
        <w:rPr>
          <w:rFonts w:asciiTheme="minorHAnsi" w:hAnsiTheme="minorHAnsi"/>
        </w:rPr>
        <w:t>, and triglyceride level</w:t>
      </w:r>
      <w:r w:rsidR="00DE524B">
        <w:rPr>
          <w:rFonts w:asciiTheme="minorHAnsi" w:hAnsiTheme="minorHAnsi"/>
        </w:rPr>
        <w:t>s</w:t>
      </w:r>
      <w:r w:rsidRPr="003422D8">
        <w:rPr>
          <w:rFonts w:asciiTheme="minorHAnsi" w:hAnsiTheme="minorHAnsi"/>
        </w:rPr>
        <w:t xml:space="preserve">. Trait values were measured at up to five exams.  Regressions were performed at each exam adjusting for covariates as appropriate, producing exam-specific residuals. The exam-specific residuals were then averaged over multiple measurements and an inverse-normal transformation was applied to averaged residuals.  Covariates were chosen to align with strategies taken by consortia participating in meta-analysis of GWAS of the given traits, as well as the T2D-GENES and GoT2D consortia’s trait transformation strategy </w:t>
      </w:r>
      <w:r w:rsidRPr="003422D8">
        <w:rPr>
          <w:rFonts w:asciiTheme="minorHAnsi" w:hAnsiTheme="minorHAnsi"/>
        </w:rPr>
        <w:fldChar w:fldCharType="begin">
          <w:fldData xml:space="preserve">PEVuZE5vdGU+PENpdGU+PEF1dGhvcj5GdWNoc2JlcmdlcjwvQXV0aG9yPjxZZWFyPjIwMTY8L1ll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NlbnRlciBmb3Ig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NZWRpY2FsIEdl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</w:fldData>
        </w:fldChar>
      </w:r>
      <w:r w:rsidR="00CB641D">
        <w:rPr>
          <w:rFonts w:asciiTheme="minorHAnsi" w:hAnsiTheme="minorHAnsi"/>
        </w:rPr>
        <w:instrText xml:space="preserve"> ADDIN EN.CITE </w:instrText>
      </w:r>
      <w:r w:rsidR="00CB641D">
        <w:rPr>
          <w:rFonts w:asciiTheme="minorHAnsi" w:hAnsiTheme="minorHAnsi"/>
        </w:rPr>
        <w:fldChar w:fldCharType="begin">
          <w:fldData xml:space="preserve">PEVuZE5vdGU+PENpdGU+PEF1dGhvcj5GdWNoc2JlcmdlcjwvQXV0aG9yPjxZZWFyPjIwMTY8L1ll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NlbnRlciBmb3Ig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NZWRpY2FsIEdl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</w:fldData>
        </w:fldChar>
      </w:r>
      <w:r w:rsidR="00CB641D">
        <w:rPr>
          <w:rFonts w:asciiTheme="minorHAnsi" w:hAnsiTheme="minorHAnsi"/>
        </w:rPr>
        <w:instrText xml:space="preserve"> ADDIN EN.CITE.DATA </w:instrText>
      </w:r>
      <w:r w:rsidR="00CB641D">
        <w:rPr>
          <w:rFonts w:asciiTheme="minorHAnsi" w:hAnsiTheme="minorHAnsi"/>
        </w:rPr>
      </w:r>
      <w:r w:rsidR="00CB641D">
        <w:rPr>
          <w:rFonts w:asciiTheme="minorHAnsi" w:hAnsiTheme="minorHAnsi"/>
        </w:rPr>
        <w:fldChar w:fldCharType="end"/>
      </w:r>
      <w:r w:rsidRPr="003422D8">
        <w:rPr>
          <w:rFonts w:asciiTheme="minorHAnsi" w:hAnsiTheme="minorHAnsi"/>
        </w:rPr>
      </w:r>
      <w:r w:rsidRPr="003422D8">
        <w:rPr>
          <w:rFonts w:asciiTheme="minorHAnsi" w:hAnsiTheme="minorHAnsi"/>
        </w:rPr>
        <w:fldChar w:fldCharType="separate"/>
      </w:r>
      <w:r w:rsidR="00CB641D">
        <w:rPr>
          <w:rFonts w:asciiTheme="minorHAnsi" w:hAnsiTheme="minorHAnsi"/>
          <w:noProof/>
        </w:rPr>
        <w:t>(4)</w:t>
      </w:r>
      <w:r w:rsidRPr="003422D8">
        <w:rPr>
          <w:rFonts w:asciiTheme="minorHAnsi" w:hAnsiTheme="minorHAnsi"/>
        </w:rPr>
        <w:fldChar w:fldCharType="end"/>
      </w:r>
      <w:r w:rsidRPr="003422D8">
        <w:rPr>
          <w:rFonts w:asciiTheme="minorHAnsi" w:hAnsiTheme="minorHAnsi"/>
        </w:rPr>
        <w:t xml:space="preserve"> and included age, age</w:t>
      </w:r>
      <w:r w:rsidRPr="003422D8">
        <w:rPr>
          <w:rFonts w:asciiTheme="minorHAnsi" w:hAnsiTheme="minorHAnsi"/>
          <w:vertAlign w:val="superscript"/>
        </w:rPr>
        <w:t>2</w:t>
      </w:r>
      <w:r w:rsidRPr="003422D8">
        <w:rPr>
          <w:rFonts w:asciiTheme="minorHAnsi" w:hAnsiTheme="minorHAnsi"/>
        </w:rPr>
        <w:t xml:space="preserve">, sex, and BMI. T2D samples were excluded from glycemic trait analyses and cholesterol levels were pre-adjusted by a fixed amount per lipid medication status.  </w:t>
      </w:r>
      <w:bookmarkStart w:id="3" w:name="h.m77kf9bnwigm" w:colFirst="0" w:colLast="0"/>
      <w:bookmarkEnd w:id="3"/>
    </w:p>
    <w:p w14:paraId="55596D40" w14:textId="5B7B7308" w:rsidR="005C2231" w:rsidRPr="00D4692F" w:rsidRDefault="005C2231" w:rsidP="005C2231">
      <w:pPr>
        <w:spacing w:after="0"/>
        <w:jc w:val="both"/>
        <w:rPr>
          <w:rFonts w:eastAsia="Times New Roman"/>
          <w:color w:val="000000" w:themeColor="text1"/>
        </w:rPr>
      </w:pPr>
      <w:r w:rsidRPr="00D4692F">
        <w:rPr>
          <w:rFonts w:eastAsia="Times New Roman"/>
          <w:color w:val="000000" w:themeColor="text1"/>
        </w:rPr>
        <w:t xml:space="preserve">Two different variance component models, SOLAR </w:t>
      </w:r>
      <w:r w:rsidR="00F0112B" w:rsidRPr="001E797A">
        <w:rPr>
          <w:rFonts w:eastAsia="Times New Roman"/>
          <w:color w:val="000000" w:themeColor="text1"/>
        </w:rPr>
        <w:fldChar w:fldCharType="begin"/>
      </w:r>
      <w:r w:rsidR="00CB641D">
        <w:rPr>
          <w:rFonts w:eastAsia="Times New Roman"/>
          <w:color w:val="000000" w:themeColor="text1"/>
        </w:rPr>
        <w:instrText xml:space="preserve"> ADDIN EN.CITE &lt;EndNote&gt;&lt;Cite&gt;&lt;Author&gt;Blangero&lt;/Author&gt;&lt;Year&gt;2013&lt;/Year&gt;&lt;RecNum&gt;221&lt;/RecNum&gt;&lt;DisplayText&gt;(28)&lt;/DisplayText&gt;&lt;record&gt;&lt;rec-number&gt;221&lt;/rec-number&gt;&lt;foreign-keys&gt;&lt;key app="EN" db-id="0f9as990ar00rmepep0vzxzdzsw0trvrt5zt" timestamp="1469738235"&gt;221&lt;/key&gt;&lt;/foreign-keys&gt;&lt;ref-type name="Journal Article"&gt;17&lt;/ref-type&gt;&lt;contributors&gt;&lt;authors&gt;&lt;author&gt;Blangero, J.&lt;/author&gt;&lt;author&gt;Diego, V. P.&lt;/author&gt;&lt;author&gt;Dyer, T. D.&lt;/author&gt;&lt;author&gt;Almeida, M.&lt;/author&gt;&lt;author&gt;Peralta, J.&lt;/author&gt;&lt;author&gt;Kent, J. W., Jr.&lt;/author&gt;&lt;author&gt;Williams, J. T.&lt;/author&gt;&lt;author&gt;Almasy, L.&lt;/author&gt;&lt;author&gt;Goring, H. H.&lt;/author&gt;&lt;/authors&gt;&lt;/contributors&gt;&lt;auth-address&gt;Department of Genetics, Texas Biomedical Research Institute, San Antonio, Texas, USA. john@txbiomedgenetics.org&lt;/auth-address&gt;&lt;titles&gt;&lt;title&gt;A kernel of truth: statistical advances in polygenic variance component models for complex human pedigrees&lt;/title&gt;&lt;secondary-title&gt;Adv Genet&lt;/secondary-title&gt;&lt;/titles&gt;&lt;periodical&gt;&lt;full-title&gt;Adv Genet&lt;/full-title&gt;&lt;/periodical&gt;&lt;pages&gt;1-31&lt;/pages&gt;&lt;volume&gt;81&lt;/volume&gt;&lt;keywords&gt;&lt;keyword&gt;Female&lt;/keyword&gt;&lt;keyword&gt;Genetic Association Studies&lt;/keyword&gt;&lt;keyword&gt;Humans&lt;/keyword&gt;&lt;keyword&gt;Likelihood Functions&lt;/keyword&gt;&lt;keyword&gt;Male&lt;/keyword&gt;&lt;keyword&gt;*Models, Genetic&lt;/keyword&gt;&lt;keyword&gt;*Multifactorial Inheritance&lt;/keyword&gt;&lt;keyword&gt;*Pedigree&lt;/keyword&gt;&lt;keyword&gt;Phenotype&lt;/keyword&gt;&lt;/keywords&gt;&lt;dates&gt;&lt;year&gt;2013&lt;/year&gt;&lt;/dates&gt;&lt;isbn&gt;0065-2660 (Print)&amp;#xD;0065-2660 (Linking)&lt;/isbn&gt;&lt;accession-num&gt;23419715&lt;/accession-num&gt;&lt;urls&gt;&lt;related-urls&gt;&lt;url&gt;http://www.ncbi.nlm.nih.gov/pubmed/23419715&lt;/url&gt;&lt;/related-urls&gt;&lt;/urls&gt;&lt;custom2&gt;PMC4019427&lt;/custom2&gt;&lt;electronic-resource-num&gt;10.1016/B978-0-12-407677-8.00001-4&lt;/electronic-resource-num&gt;&lt;/record&gt;&lt;/Cite&gt;&lt;/EndNote&gt;</w:instrText>
      </w:r>
      <w:r w:rsidR="00F0112B" w:rsidRPr="001E797A">
        <w:rPr>
          <w:rFonts w:eastAsia="Times New Roman"/>
          <w:color w:val="000000" w:themeColor="text1"/>
        </w:rPr>
        <w:fldChar w:fldCharType="separate"/>
      </w:r>
      <w:r w:rsidR="007C1AD6" w:rsidRPr="001E797A">
        <w:rPr>
          <w:rFonts w:eastAsia="Times New Roman"/>
          <w:noProof/>
          <w:color w:val="000000" w:themeColor="text1"/>
        </w:rPr>
        <w:t>(28)</w:t>
      </w:r>
      <w:r w:rsidR="00F0112B" w:rsidRPr="001E797A">
        <w:rPr>
          <w:rFonts w:eastAsia="Times New Roman"/>
          <w:color w:val="000000" w:themeColor="text1"/>
        </w:rPr>
        <w:fldChar w:fldCharType="end"/>
      </w:r>
      <w:r w:rsidR="00F0112B" w:rsidRPr="001E797A">
        <w:rPr>
          <w:rFonts w:eastAsia="Times New Roman"/>
          <w:color w:val="000000" w:themeColor="text1"/>
        </w:rPr>
        <w:t xml:space="preserve"> </w:t>
      </w:r>
      <w:r w:rsidRPr="001E797A">
        <w:rPr>
          <w:rFonts w:eastAsia="Times New Roman"/>
          <w:color w:val="000000" w:themeColor="text1"/>
        </w:rPr>
        <w:t xml:space="preserve">and </w:t>
      </w:r>
      <w:proofErr w:type="spellStart"/>
      <w:r w:rsidR="00275E42" w:rsidRPr="001E797A">
        <w:rPr>
          <w:rFonts w:eastAsia="Times New Roman"/>
          <w:color w:val="000000" w:themeColor="text1"/>
        </w:rPr>
        <w:t>FamRV</w:t>
      </w:r>
      <w:r w:rsidR="00F0112B" w:rsidRPr="001E797A">
        <w:rPr>
          <w:rFonts w:eastAsia="Times New Roman"/>
          <w:color w:val="000000" w:themeColor="text1"/>
        </w:rPr>
        <w:t>test</w:t>
      </w:r>
      <w:proofErr w:type="spellEnd"/>
      <w:r w:rsidR="00F0112B" w:rsidRPr="001E797A">
        <w:rPr>
          <w:rFonts w:eastAsia="Times New Roman"/>
          <w:color w:val="000000" w:themeColor="text1"/>
        </w:rPr>
        <w:t xml:space="preserve"> </w:t>
      </w:r>
      <w:r w:rsidR="00C30E3E" w:rsidRPr="001E797A">
        <w:rPr>
          <w:rFonts w:eastAsia="Times New Roman"/>
          <w:color w:val="000000" w:themeColor="text1"/>
        </w:rPr>
        <w:fldChar w:fldCharType="begin">
          <w:fldData xml:space="preserve">PEVuZE5vdGU+PENpdGU+PEF1dGhvcj5GZW5nPC9BdXRob3I+PFllYXI+MjAxNTwvWWVhcj48UmVj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</w:fldData>
        </w:fldChar>
      </w:r>
      <w:r w:rsidR="00CB641D">
        <w:rPr>
          <w:rFonts w:eastAsia="Times New Roman"/>
          <w:color w:val="000000" w:themeColor="text1"/>
        </w:rPr>
        <w:instrText xml:space="preserve"> ADDIN EN.CITE </w:instrText>
      </w:r>
      <w:r w:rsidR="00CB641D">
        <w:rPr>
          <w:rFonts w:eastAsia="Times New Roman"/>
          <w:color w:val="000000" w:themeColor="text1"/>
        </w:rPr>
        <w:fldChar w:fldCharType="begin">
          <w:fldData xml:space="preserve">PEVuZE5vdGU+PENpdGU+PEF1dGhvcj5GZW5nPC9BdXRob3I+PFllYXI+MjAxNTwvWWVhcj48UmVj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</w:fldData>
        </w:fldChar>
      </w:r>
      <w:r w:rsidR="00CB641D">
        <w:rPr>
          <w:rFonts w:eastAsia="Times New Roman"/>
          <w:color w:val="000000" w:themeColor="text1"/>
        </w:rPr>
        <w:instrText xml:space="preserve"> ADDIN EN.CITE.DATA </w:instrText>
      </w:r>
      <w:r w:rsidR="00CB641D">
        <w:rPr>
          <w:rFonts w:eastAsia="Times New Roman"/>
          <w:color w:val="000000" w:themeColor="text1"/>
        </w:rPr>
      </w:r>
      <w:r w:rsidR="00CB641D">
        <w:rPr>
          <w:rFonts w:eastAsia="Times New Roman"/>
          <w:color w:val="000000" w:themeColor="text1"/>
        </w:rPr>
        <w:fldChar w:fldCharType="end"/>
      </w:r>
      <w:r w:rsidR="00C30E3E" w:rsidRPr="001E797A">
        <w:rPr>
          <w:rFonts w:eastAsia="Times New Roman"/>
          <w:color w:val="000000" w:themeColor="text1"/>
        </w:rPr>
      </w:r>
      <w:r w:rsidR="00C30E3E" w:rsidRPr="001E797A">
        <w:rPr>
          <w:rFonts w:eastAsia="Times New Roman"/>
          <w:color w:val="000000" w:themeColor="text1"/>
        </w:rPr>
        <w:fldChar w:fldCharType="separate"/>
      </w:r>
      <w:r w:rsidR="007C1AD6" w:rsidRPr="001E797A">
        <w:rPr>
          <w:rFonts w:eastAsia="Times New Roman"/>
          <w:noProof/>
          <w:color w:val="000000" w:themeColor="text1"/>
        </w:rPr>
        <w:t>(29)</w:t>
      </w:r>
      <w:r w:rsidR="00C30E3E" w:rsidRPr="001E797A">
        <w:rPr>
          <w:rFonts w:eastAsia="Times New Roman"/>
          <w:color w:val="000000" w:themeColor="text1"/>
        </w:rPr>
        <w:fldChar w:fldCharType="end"/>
      </w:r>
      <w:r w:rsidR="00F0112B" w:rsidRPr="001E797A">
        <w:rPr>
          <w:rFonts w:eastAsia="Times New Roman"/>
          <w:color w:val="000000" w:themeColor="text1"/>
        </w:rPr>
        <w:t xml:space="preserve">, </w:t>
      </w:r>
      <w:r w:rsidRPr="001E797A">
        <w:rPr>
          <w:rFonts w:eastAsia="Times New Roman"/>
          <w:color w:val="000000" w:themeColor="text1"/>
        </w:rPr>
        <w:t>were used for association analyses with the empirical</w:t>
      </w:r>
      <w:r w:rsidRPr="00D4692F">
        <w:rPr>
          <w:rFonts w:eastAsia="Times New Roman"/>
          <w:color w:val="000000" w:themeColor="text1"/>
        </w:rPr>
        <w:t xml:space="preserve"> kinship coefficients. More details on each of analysis steps are described in the supplementary methods. </w:t>
      </w:r>
      <w:r w:rsidR="00C83E7C" w:rsidRPr="00D4692F">
        <w:rPr>
          <w:rFonts w:eastAsia="Times New Roman"/>
          <w:color w:val="000000" w:themeColor="text1"/>
        </w:rPr>
        <w:t xml:space="preserve"> All </w:t>
      </w:r>
      <w:r w:rsidR="00A62074">
        <w:rPr>
          <w:rFonts w:eastAsia="Times New Roman"/>
          <w:color w:val="000000" w:themeColor="text1"/>
        </w:rPr>
        <w:t xml:space="preserve">software </w:t>
      </w:r>
      <w:r w:rsidR="00C83E7C" w:rsidRPr="00D4692F">
        <w:rPr>
          <w:rFonts w:eastAsia="Times New Roman"/>
          <w:color w:val="000000" w:themeColor="text1"/>
        </w:rPr>
        <w:t>tools used in this project are publicly available.</w:t>
      </w:r>
    </w:p>
    <w:p w14:paraId="62C10810" w14:textId="77777777" w:rsidR="005C2231" w:rsidRPr="00D4692F" w:rsidRDefault="005C2231" w:rsidP="005C2231">
      <w:pPr>
        <w:spacing w:after="0"/>
        <w:jc w:val="both"/>
        <w:rPr>
          <w:b/>
          <w:color w:val="000000" w:themeColor="text1"/>
        </w:rPr>
      </w:pPr>
    </w:p>
    <w:p w14:paraId="225F4985" w14:textId="20B0DF34" w:rsidR="005C2231" w:rsidRPr="00E6491C" w:rsidRDefault="001E797A" w:rsidP="005C2231">
      <w:pPr>
        <w:pStyle w:val="ListParagraph"/>
        <w:ind w:left="0"/>
        <w:jc w:val="both"/>
        <w:rPr>
          <w:color w:val="000000" w:themeColor="text1"/>
        </w:rPr>
      </w:pPr>
      <w:r>
        <w:rPr>
          <w:color w:val="000000" w:themeColor="text1"/>
        </w:rPr>
        <w:t xml:space="preserve">To estimate overall contributions of common and rare variants to overall expression levels, we used number of common and rare </w:t>
      </w:r>
      <w:proofErr w:type="spellStart"/>
      <w:r>
        <w:rPr>
          <w:color w:val="000000" w:themeColor="text1"/>
        </w:rPr>
        <w:t>eQTLs</w:t>
      </w:r>
      <w:proofErr w:type="spellEnd"/>
      <w:r>
        <w:rPr>
          <w:color w:val="000000" w:themeColor="text1"/>
        </w:rPr>
        <w:t xml:space="preserve"> from our assoc</w:t>
      </w:r>
      <w:r w:rsidR="008E5B2E">
        <w:rPr>
          <w:color w:val="000000" w:themeColor="text1"/>
        </w:rPr>
        <w:t>iation results together with ext</w:t>
      </w:r>
      <w:r>
        <w:rPr>
          <w:color w:val="000000" w:themeColor="text1"/>
        </w:rPr>
        <w:t xml:space="preserve">ernally supplied allele frequency spectrum. </w:t>
      </w:r>
      <w:r w:rsidR="00BC7ECE" w:rsidRPr="00E6491C">
        <w:rPr>
          <w:color w:val="000000" w:themeColor="text1"/>
        </w:rPr>
        <w:t xml:space="preserve">Since </w:t>
      </w:r>
      <w:r w:rsidR="0013773B" w:rsidRPr="00E6491C">
        <w:rPr>
          <w:color w:val="000000" w:themeColor="text1"/>
        </w:rPr>
        <w:t xml:space="preserve">sample </w:t>
      </w:r>
      <w:r w:rsidR="00BC7ECE" w:rsidRPr="00E6491C">
        <w:rPr>
          <w:color w:val="000000" w:themeColor="text1"/>
        </w:rPr>
        <w:t xml:space="preserve">allele frequencies in these pedigrees have a lower bound of 1 / the number of founder chromosomes (1/816 = 0.12%), we simulated each possible </w:t>
      </w:r>
      <w:r w:rsidR="00637CC2">
        <w:rPr>
          <w:color w:val="000000" w:themeColor="text1"/>
        </w:rPr>
        <w:t xml:space="preserve">founder </w:t>
      </w:r>
      <w:r w:rsidR="00BC7ECE" w:rsidRPr="00E6491C">
        <w:rPr>
          <w:color w:val="000000" w:themeColor="text1"/>
        </w:rPr>
        <w:t>allele count and used the allele frequency spectrum from 2,000 unrelated Mexican American samples to obtain more accurate power estimates.</w:t>
      </w:r>
    </w:p>
    <w:p w14:paraId="3C9448E3" w14:textId="77777777" w:rsidR="005D4B48" w:rsidRDefault="005D4B48" w:rsidP="005C2231">
      <w:pPr>
        <w:pStyle w:val="ListParagraph"/>
        <w:ind w:left="0"/>
        <w:jc w:val="both"/>
        <w:rPr>
          <w:color w:val="C0504D" w:themeColor="accent2"/>
        </w:rPr>
      </w:pPr>
    </w:p>
    <w:p w14:paraId="21FACBD8" w14:textId="29F8EC06" w:rsidR="00027986" w:rsidRDefault="005D4B48" w:rsidP="005C2231">
      <w:pPr>
        <w:pStyle w:val="ListParagraph"/>
        <w:ind w:left="0"/>
        <w:jc w:val="both"/>
      </w:pPr>
      <w:r w:rsidRPr="0070007B">
        <w:rPr>
          <w:rFonts w:eastAsia="Times New Roman"/>
        </w:rPr>
        <w:t xml:space="preserve">We restricted gene-based </w:t>
      </w:r>
      <w:r w:rsidR="00A62074">
        <w:rPr>
          <w:rFonts w:eastAsia="Times New Roman"/>
        </w:rPr>
        <w:t xml:space="preserve">rare variant </w:t>
      </w:r>
      <w:r w:rsidRPr="0070007B">
        <w:rPr>
          <w:rFonts w:eastAsia="Times New Roman"/>
        </w:rPr>
        <w:t xml:space="preserve">tests to variants with </w:t>
      </w:r>
      <w:r w:rsidR="00F80278">
        <w:rPr>
          <w:rFonts w:eastAsia="Times New Roman"/>
        </w:rPr>
        <w:t xml:space="preserve">MLE </w:t>
      </w:r>
      <w:r w:rsidRPr="0070007B">
        <w:rPr>
          <w:rFonts w:eastAsia="Times New Roman"/>
        </w:rPr>
        <w:t>MAF &lt; 1</w:t>
      </w:r>
      <w:r w:rsidR="00F1471C">
        <w:rPr>
          <w:rFonts w:eastAsia="Times New Roman"/>
        </w:rPr>
        <w:t>% by maximum likelihood MAF estimation</w:t>
      </w:r>
      <w:r w:rsidRPr="0070007B">
        <w:rPr>
          <w:rFonts w:eastAsia="Times New Roman"/>
        </w:rPr>
        <w:t xml:space="preserve">, and </w:t>
      </w:r>
      <w:r w:rsidRPr="0070007B">
        <w:t xml:space="preserve">applied </w:t>
      </w:r>
      <w:r w:rsidR="00B71574">
        <w:t>four</w:t>
      </w:r>
      <w:r w:rsidR="00466C56" w:rsidRPr="0070007B">
        <w:t xml:space="preserve"> </w:t>
      </w:r>
      <w:r w:rsidRPr="0070007B">
        <w:t>different variant masks based on functional annotations: (1) protein truncating variants</w:t>
      </w:r>
      <w:r w:rsidR="00A03594">
        <w:t xml:space="preserve"> (PTVs) only</w:t>
      </w:r>
      <w:r w:rsidRPr="0070007B">
        <w:t>, (2)</w:t>
      </w:r>
      <w:r w:rsidR="00A03594">
        <w:t xml:space="preserve"> PTVs + missense variants</w:t>
      </w:r>
      <w:r w:rsidRPr="0070007B">
        <w:t xml:space="preserve">, (3) </w:t>
      </w:r>
      <w:r w:rsidR="00A03594">
        <w:t xml:space="preserve">PTVs + </w:t>
      </w:r>
      <w:r w:rsidRPr="0070007B">
        <w:t xml:space="preserve">variants predicted deleterious by five different functional prediction algorithms, and (4) </w:t>
      </w:r>
      <w:r w:rsidR="00A03594">
        <w:t>PTVs +</w:t>
      </w:r>
      <w:r w:rsidRPr="0070007B">
        <w:t xml:space="preserve"> variants predicted deleterious by at least one functional prediction algorithm.</w:t>
      </w:r>
    </w:p>
    <w:p w14:paraId="79D557EE" w14:textId="77777777" w:rsidR="00027986" w:rsidRDefault="00027986" w:rsidP="005C2231">
      <w:pPr>
        <w:pStyle w:val="ListParagraph"/>
        <w:ind w:left="0"/>
        <w:jc w:val="both"/>
      </w:pPr>
    </w:p>
    <w:p w14:paraId="089B484A" w14:textId="2035AAB7" w:rsidR="00027986" w:rsidRPr="00027986" w:rsidRDefault="00027986" w:rsidP="005C2231">
      <w:pPr>
        <w:pStyle w:val="ListParagraph"/>
        <w:ind w:left="0"/>
        <w:jc w:val="both"/>
      </w:pPr>
      <w:r>
        <w:t xml:space="preserve">All data </w:t>
      </w:r>
      <w:r w:rsidR="00FF36F7">
        <w:t xml:space="preserve">used in this paper are publicly available through </w:t>
      </w:r>
      <w:proofErr w:type="spellStart"/>
      <w:r w:rsidR="00FF36F7">
        <w:t>dbGaP</w:t>
      </w:r>
      <w:proofErr w:type="spellEnd"/>
      <w:r w:rsidR="00FF36F7">
        <w:t xml:space="preserve"> (accession: </w:t>
      </w:r>
      <w:r w:rsidR="00FF36F7" w:rsidRPr="00FF36F7">
        <w:t>phs000462.v</w:t>
      </w:r>
      <w:proofErr w:type="gramStart"/>
      <w:r w:rsidR="00FF36F7" w:rsidRPr="00FF36F7">
        <w:t>2.p</w:t>
      </w:r>
      <w:proofErr w:type="gramEnd"/>
      <w:r w:rsidR="00FF36F7" w:rsidRPr="00FF36F7">
        <w:t>1</w:t>
      </w:r>
      <w:r w:rsidR="00FF36F7">
        <w:t>).</w:t>
      </w:r>
      <w:r w:rsidR="00463281">
        <w:t xml:space="preserve"> </w:t>
      </w:r>
    </w:p>
    <w:p w14:paraId="2E661584" w14:textId="77777777" w:rsidR="005C2231" w:rsidRPr="005C2231" w:rsidRDefault="005C2231" w:rsidP="00DC1430">
      <w:pPr>
        <w:jc w:val="both"/>
      </w:pPr>
    </w:p>
    <w:p w14:paraId="2C7335B8" w14:textId="0EF28BCF" w:rsidR="00F7509A" w:rsidRDefault="00F7509A" w:rsidP="00500AA9">
      <w:pPr>
        <w:jc w:val="both"/>
        <w:rPr>
          <w:lang w:eastAsia="ko-KR"/>
        </w:rPr>
      </w:pPr>
      <w:r>
        <w:rPr>
          <w:lang w:eastAsia="ko-KR"/>
        </w:rPr>
        <w:t>ACKNOWLEDGEMENTS</w:t>
      </w:r>
    </w:p>
    <w:p w14:paraId="55BBDD5E" w14:textId="65AA7B53" w:rsidR="009525A1" w:rsidRPr="00F7509A" w:rsidRDefault="00367F71" w:rsidP="00500AA9">
      <w:pPr>
        <w:jc w:val="both"/>
        <w:rPr>
          <w:lang w:eastAsia="ko-KR"/>
        </w:rPr>
      </w:pPr>
      <w:r>
        <w:rPr>
          <w:lang w:eastAsia="ko-KR"/>
        </w:rPr>
        <w:t>This study is part of Type 2 Diabetes Genetic Exploration by Next-generation sequencing in multi-Ethnic Samples (T2D-GENES)</w:t>
      </w:r>
      <w:r w:rsidR="00DA3A5B">
        <w:rPr>
          <w:lang w:eastAsia="ko-KR"/>
        </w:rPr>
        <w:t xml:space="preserve"> C</w:t>
      </w:r>
      <w:r w:rsidR="00E76760">
        <w:rPr>
          <w:lang w:eastAsia="ko-KR"/>
        </w:rPr>
        <w:t xml:space="preserve">onsortium, funded by European Commission (HEALTH-F4-2007-201413), </w:t>
      </w:r>
      <w:proofErr w:type="spellStart"/>
      <w:r w:rsidR="00E76760">
        <w:rPr>
          <w:lang w:eastAsia="ko-KR"/>
        </w:rPr>
        <w:t>Wellcome</w:t>
      </w:r>
      <w:proofErr w:type="spellEnd"/>
      <w:r w:rsidR="00E76760">
        <w:rPr>
          <w:lang w:eastAsia="ko-KR"/>
        </w:rPr>
        <w:t xml:space="preserve"> Trust (090367, 090532, 098381), Medical Research Council (G0601261), and </w:t>
      </w:r>
      <w:r w:rsidR="00DA3A5B">
        <w:rPr>
          <w:lang w:eastAsia="ko-KR"/>
        </w:rPr>
        <w:t>NIH/</w:t>
      </w:r>
      <w:r w:rsidR="00E76760">
        <w:rPr>
          <w:lang w:eastAsia="ko-KR"/>
        </w:rPr>
        <w:t>NIDDK (RC2-DK08839, DK105535,</w:t>
      </w:r>
      <w:r w:rsidR="00DA3A5B">
        <w:rPr>
          <w:lang w:eastAsia="ko-KR"/>
        </w:rPr>
        <w:t xml:space="preserve"> DK085524,</w:t>
      </w:r>
      <w:r w:rsidR="00E76760">
        <w:rPr>
          <w:lang w:eastAsia="ko-KR"/>
        </w:rPr>
        <w:t xml:space="preserve"> DK085545,</w:t>
      </w:r>
      <w:r w:rsidR="00DA3A5B">
        <w:rPr>
          <w:lang w:eastAsia="ko-KR"/>
        </w:rPr>
        <w:t xml:space="preserve"> DK085584,</w:t>
      </w:r>
      <w:r w:rsidR="00E76760">
        <w:rPr>
          <w:lang w:eastAsia="ko-KR"/>
        </w:rPr>
        <w:t xml:space="preserve"> </w:t>
      </w:r>
      <w:r w:rsidR="00DA3A5B">
        <w:rPr>
          <w:lang w:eastAsia="ko-KR"/>
        </w:rPr>
        <w:t xml:space="preserve">DK085501, </w:t>
      </w:r>
      <w:r w:rsidR="00E76760">
        <w:rPr>
          <w:lang w:eastAsia="ko-KR"/>
        </w:rPr>
        <w:t>DK098032</w:t>
      </w:r>
      <w:r w:rsidR="00DA3A5B">
        <w:rPr>
          <w:lang w:eastAsia="ko-KR"/>
        </w:rPr>
        <w:t xml:space="preserve">, </w:t>
      </w:r>
      <w:r w:rsidR="00E229A4">
        <w:rPr>
          <w:lang w:eastAsia="ko-KR"/>
        </w:rPr>
        <w:t xml:space="preserve">DK078616, DK085526). </w:t>
      </w:r>
      <w:r w:rsidR="00DA3A5B">
        <w:rPr>
          <w:lang w:eastAsia="ko-KR"/>
        </w:rPr>
        <w:t xml:space="preserve">The whole genome sequencing was done commercially by Complete Genomics, Inc. Additional genetic and phenotypic data were provided by the San Antonio Family Heart Study (SAFHS) and San Antonio Family Diabetes/Gallbladder Study (SAFDGS), which are supported by NIH grants R01 HL0113323, P01 HL045222, R01 DK047482, and R01 DK053889. SAFHS gene expression data were generated through a donation from the Azar and </w:t>
      </w:r>
      <w:proofErr w:type="spellStart"/>
      <w:r w:rsidR="00DA3A5B">
        <w:rPr>
          <w:lang w:eastAsia="ko-KR"/>
        </w:rPr>
        <w:t>Shepperd</w:t>
      </w:r>
      <w:proofErr w:type="spellEnd"/>
      <w:r w:rsidR="00DA3A5B">
        <w:rPr>
          <w:lang w:eastAsia="ko-KR"/>
        </w:rPr>
        <w:t xml:space="preserve"> families. We warmly thank the participants of the SAFHS and SAFDGS for their contribution, enthusiasm and cooperation. </w:t>
      </w:r>
      <w:r w:rsidR="00E76760">
        <w:rPr>
          <w:lang w:eastAsia="ko-KR"/>
        </w:rPr>
        <w:t xml:space="preserve">James G. </w:t>
      </w:r>
      <w:r w:rsidR="0097351B">
        <w:rPr>
          <w:lang w:eastAsia="ko-KR"/>
        </w:rPr>
        <w:t xml:space="preserve">Wilson </w:t>
      </w:r>
      <w:r w:rsidR="00DE4D2A">
        <w:rPr>
          <w:lang w:eastAsia="ko-KR"/>
        </w:rPr>
        <w:t>wa</w:t>
      </w:r>
      <w:r w:rsidR="00E76760" w:rsidRPr="00E76760">
        <w:rPr>
          <w:lang w:eastAsia="ko-KR"/>
        </w:rPr>
        <w:t>s supported by U54GM115428 from the National Institute of General Medical Sciences.</w:t>
      </w:r>
      <w:r w:rsidR="00E76760">
        <w:rPr>
          <w:lang w:eastAsia="ko-KR"/>
        </w:rPr>
        <w:t xml:space="preserve"> </w:t>
      </w:r>
      <w:proofErr w:type="spellStart"/>
      <w:r w:rsidR="00DE4D2A" w:rsidRPr="00DE4D2A">
        <w:rPr>
          <w:lang w:eastAsia="ko-KR"/>
        </w:rPr>
        <w:t>Sungkyoung</w:t>
      </w:r>
      <w:proofErr w:type="spellEnd"/>
      <w:r w:rsidR="00DE4D2A" w:rsidRPr="00DE4D2A">
        <w:rPr>
          <w:lang w:eastAsia="ko-KR"/>
        </w:rPr>
        <w:t xml:space="preserve"> Choi, </w:t>
      </w:r>
      <w:proofErr w:type="spellStart"/>
      <w:r w:rsidR="00DE4D2A" w:rsidRPr="00DE4D2A">
        <w:rPr>
          <w:lang w:eastAsia="ko-KR"/>
        </w:rPr>
        <w:t>SungYoung</w:t>
      </w:r>
      <w:proofErr w:type="spellEnd"/>
      <w:r w:rsidR="00DE4D2A" w:rsidRPr="00DE4D2A">
        <w:rPr>
          <w:lang w:eastAsia="ko-KR"/>
        </w:rPr>
        <w:t xml:space="preserve"> Lee, </w:t>
      </w:r>
      <w:proofErr w:type="spellStart"/>
      <w:r w:rsidR="00DE4D2A" w:rsidRPr="00DE4D2A">
        <w:rPr>
          <w:lang w:eastAsia="ko-KR"/>
        </w:rPr>
        <w:t>Jayoun</w:t>
      </w:r>
      <w:proofErr w:type="spellEnd"/>
      <w:r w:rsidR="00DE4D2A" w:rsidRPr="00DE4D2A">
        <w:rPr>
          <w:lang w:eastAsia="ko-KR"/>
        </w:rPr>
        <w:t xml:space="preserve"> Kim, </w:t>
      </w:r>
      <w:proofErr w:type="spellStart"/>
      <w:r w:rsidR="00DE4D2A" w:rsidRPr="00DE4D2A">
        <w:rPr>
          <w:lang w:eastAsia="ko-KR"/>
        </w:rPr>
        <w:t>Jaehoon</w:t>
      </w:r>
      <w:proofErr w:type="spellEnd"/>
      <w:r w:rsidR="00DE4D2A" w:rsidRPr="00DE4D2A">
        <w:rPr>
          <w:lang w:eastAsia="ko-KR"/>
        </w:rPr>
        <w:t xml:space="preserve"> Lee, and </w:t>
      </w:r>
      <w:proofErr w:type="spellStart"/>
      <w:r w:rsidR="00DE4D2A" w:rsidRPr="00DE4D2A">
        <w:rPr>
          <w:lang w:eastAsia="ko-KR"/>
        </w:rPr>
        <w:t>Taesung</w:t>
      </w:r>
      <w:proofErr w:type="spellEnd"/>
      <w:r w:rsidR="00DE4D2A" w:rsidRPr="00DE4D2A">
        <w:rPr>
          <w:lang w:eastAsia="ko-KR"/>
        </w:rPr>
        <w:t xml:space="preserve"> Park</w:t>
      </w:r>
      <w:r w:rsidR="00DE4D2A">
        <w:rPr>
          <w:lang w:eastAsia="ko-KR"/>
        </w:rPr>
        <w:t xml:space="preserve"> were</w:t>
      </w:r>
      <w:r w:rsidR="00DE4D2A" w:rsidRPr="00DE4D2A">
        <w:rPr>
          <w:lang w:eastAsia="ko-KR"/>
        </w:rPr>
        <w:t xml:space="preserve"> supported by the Bio-Synergy Research Project (2013M3A9C4078158) of the Ministry of Science, ICT and Future Planning through the National Research Foundation </w:t>
      </w:r>
      <w:r w:rsidR="00DE4D2A">
        <w:rPr>
          <w:lang w:eastAsia="ko-KR"/>
        </w:rPr>
        <w:t xml:space="preserve">of Korea </w:t>
      </w:r>
      <w:r w:rsidR="00DE4D2A" w:rsidRPr="00DE4D2A">
        <w:rPr>
          <w:lang w:eastAsia="ko-KR"/>
        </w:rPr>
        <w:t>and by Korea Health Technology R&amp;D Project through the Korea Health Industry Development Institute (KHIDI), funded by the Ministry</w:t>
      </w:r>
      <w:r w:rsidR="00DE4D2A">
        <w:rPr>
          <w:lang w:eastAsia="ko-KR"/>
        </w:rPr>
        <w:t xml:space="preserve"> of Health &amp; Welfare (HI15C2165, HI16C2037). </w:t>
      </w:r>
      <w:r w:rsidR="00E76760">
        <w:rPr>
          <w:lang w:eastAsia="ko-KR"/>
        </w:rPr>
        <w:t xml:space="preserve">Mark McCarthy is a </w:t>
      </w:r>
      <w:proofErr w:type="spellStart"/>
      <w:r w:rsidR="00E76760">
        <w:rPr>
          <w:lang w:eastAsia="ko-KR"/>
        </w:rPr>
        <w:t>Wellcome</w:t>
      </w:r>
      <w:proofErr w:type="spellEnd"/>
      <w:r w:rsidR="00E76760">
        <w:rPr>
          <w:lang w:eastAsia="ko-KR"/>
        </w:rPr>
        <w:t xml:space="preserve"> Trust Senior Investigator. The research was supported by National Institute for Health Research (NIHR), Oxford Biomedical Research Centre (BRC). The views expressed are those of the author(s) and not necessarily those of NHS, the NIHR or the Department of Health. </w:t>
      </w:r>
      <w:r w:rsidR="00F7509A">
        <w:rPr>
          <w:lang w:eastAsia="ko-KR"/>
        </w:rPr>
        <w:t xml:space="preserve">Stephen Lincoln, Jason Laramie, and Rick </w:t>
      </w:r>
      <w:proofErr w:type="spellStart"/>
      <w:r w:rsidR="00F7509A">
        <w:rPr>
          <w:lang w:eastAsia="ko-KR"/>
        </w:rPr>
        <w:t>Tearle</w:t>
      </w:r>
      <w:proofErr w:type="spellEnd"/>
      <w:r w:rsidR="00F7509A">
        <w:rPr>
          <w:lang w:eastAsia="ko-KR"/>
        </w:rPr>
        <w:t xml:space="preserve"> were employees of Complete Genomics during this study.</w:t>
      </w:r>
      <w:r w:rsidR="00E76760">
        <w:rPr>
          <w:lang w:eastAsia="ko-KR"/>
        </w:rPr>
        <w:t xml:space="preserve"> Tanya </w:t>
      </w:r>
      <w:proofErr w:type="spellStart"/>
      <w:r w:rsidR="00E76760">
        <w:rPr>
          <w:lang w:eastAsia="ko-KR"/>
        </w:rPr>
        <w:t>Teslovich</w:t>
      </w:r>
      <w:proofErr w:type="spellEnd"/>
      <w:r w:rsidR="00E76760">
        <w:rPr>
          <w:lang w:eastAsia="ko-KR"/>
        </w:rPr>
        <w:t xml:space="preserve"> is an employee of Regeneron</w:t>
      </w:r>
      <w:r w:rsidR="00772405">
        <w:rPr>
          <w:lang w:eastAsia="ko-KR"/>
        </w:rPr>
        <w:t xml:space="preserve"> Pharmaceuticals</w:t>
      </w:r>
      <w:r w:rsidR="00E76760">
        <w:rPr>
          <w:lang w:eastAsia="ko-KR"/>
        </w:rPr>
        <w:t xml:space="preserve">. David </w:t>
      </w:r>
      <w:proofErr w:type="spellStart"/>
      <w:r w:rsidR="00E76760">
        <w:rPr>
          <w:lang w:eastAsia="ko-KR"/>
        </w:rPr>
        <w:t>Altshuler</w:t>
      </w:r>
      <w:proofErr w:type="spellEnd"/>
      <w:r w:rsidR="00E76760">
        <w:rPr>
          <w:lang w:eastAsia="ko-KR"/>
        </w:rPr>
        <w:t xml:space="preserve"> is an employee of Vertex Pharmaceuticals</w:t>
      </w:r>
      <w:r w:rsidR="00A245FB">
        <w:rPr>
          <w:lang w:eastAsia="ko-KR"/>
        </w:rPr>
        <w:t xml:space="preserve">. </w:t>
      </w:r>
      <w:r w:rsidR="009525A1">
        <w:rPr>
          <w:color w:val="0000FF"/>
        </w:rPr>
        <w:br w:type="page"/>
      </w:r>
    </w:p>
    <w:p w14:paraId="3092D587" w14:textId="5308E40B" w:rsidR="00350AA3" w:rsidRDefault="00350AA3" w:rsidP="006F6E3C">
      <w:pPr>
        <w:pStyle w:val="EndNoteBibliographyTitle"/>
      </w:pPr>
      <w:r>
        <w:lastRenderedPageBreak/>
        <w:t>URLs</w:t>
      </w:r>
    </w:p>
    <w:p w14:paraId="0C166AB9" w14:textId="6E44A453" w:rsidR="00350AA3" w:rsidRDefault="00350AA3" w:rsidP="002D7700">
      <w:pPr>
        <w:pStyle w:val="EndNoteBibliographyTitle"/>
        <w:jc w:val="left"/>
      </w:pPr>
      <w:proofErr w:type="spellStart"/>
      <w:r>
        <w:t>ExomePicks</w:t>
      </w:r>
      <w:proofErr w:type="spellEnd"/>
      <w:r>
        <w:t xml:space="preserve">, </w:t>
      </w:r>
      <w:r w:rsidRPr="00350AA3">
        <w:t>http://genome.sph.umich.edu/wiki/ExomePicks</w:t>
      </w:r>
    </w:p>
    <w:p w14:paraId="3E050916" w14:textId="68772EDD" w:rsidR="00C55F3A" w:rsidRDefault="00C55F3A" w:rsidP="002D7700">
      <w:pPr>
        <w:pStyle w:val="EndNoteBibliographyTitle"/>
        <w:jc w:val="left"/>
      </w:pPr>
      <w:r>
        <w:t xml:space="preserve">EPACTS (incl. </w:t>
      </w:r>
      <w:proofErr w:type="spellStart"/>
      <w:r>
        <w:t>Emmax</w:t>
      </w:r>
      <w:proofErr w:type="spellEnd"/>
      <w:r>
        <w:t xml:space="preserve">), </w:t>
      </w:r>
      <w:r w:rsidRPr="00C55F3A">
        <w:t>http://genome.sph.umich.edu/wiki/EPACTS</w:t>
      </w:r>
    </w:p>
    <w:p w14:paraId="3F4DCA99" w14:textId="4F5FFAC9" w:rsidR="00C55F3A" w:rsidRDefault="00C55F3A" w:rsidP="002D7700">
      <w:pPr>
        <w:pStyle w:val="EndNoteBibliographyTitle"/>
        <w:jc w:val="left"/>
      </w:pPr>
      <w:proofErr w:type="spellStart"/>
      <w:r>
        <w:t>Famrvtest</w:t>
      </w:r>
      <w:proofErr w:type="spellEnd"/>
      <w:r>
        <w:t xml:space="preserve">, </w:t>
      </w:r>
      <w:r w:rsidRPr="00C55F3A">
        <w:t>http://genome.sph.umich.edu/wiki/Famrvtest</w:t>
      </w:r>
    </w:p>
    <w:p w14:paraId="0E02F18C" w14:textId="5AD1F092" w:rsidR="00C55F3A" w:rsidRDefault="00C55F3A" w:rsidP="002D7700">
      <w:pPr>
        <w:pStyle w:val="EndNoteBibliographyTitle"/>
        <w:jc w:val="left"/>
      </w:pPr>
      <w:proofErr w:type="spellStart"/>
      <w:r>
        <w:t>GotCloud</w:t>
      </w:r>
      <w:proofErr w:type="spellEnd"/>
      <w:r>
        <w:t xml:space="preserve">, </w:t>
      </w:r>
      <w:r w:rsidRPr="00C55F3A">
        <w:t>http://genome.sph.umich.edu/wiki/GotCloud</w:t>
      </w:r>
    </w:p>
    <w:p w14:paraId="3024C76A" w14:textId="77777777" w:rsidR="00C55F3A" w:rsidRDefault="00C55F3A" w:rsidP="002D7700">
      <w:pPr>
        <w:pStyle w:val="EndNoteBibliographyTitle"/>
        <w:jc w:val="left"/>
      </w:pPr>
    </w:p>
    <w:p w14:paraId="4A8A70C2" w14:textId="77777777" w:rsidR="005F6C67" w:rsidRPr="005F6C67" w:rsidRDefault="008301E1" w:rsidP="005F6C67">
      <w:pPr>
        <w:pStyle w:val="EndNoteBibliographyTitle"/>
        <w:rPr>
          <w:noProof/>
        </w:rPr>
      </w:pPr>
      <w:r>
        <w:fldChar w:fldCharType="begin"/>
      </w:r>
      <w:r>
        <w:instrText xml:space="preserve"> ADDIN EN.REFLIST </w:instrText>
      </w:r>
      <w:r>
        <w:fldChar w:fldCharType="separate"/>
      </w:r>
      <w:r w:rsidR="005F6C67" w:rsidRPr="005F6C67">
        <w:rPr>
          <w:noProof/>
        </w:rPr>
        <w:t>References</w:t>
      </w:r>
    </w:p>
    <w:p w14:paraId="003324C8" w14:textId="77777777" w:rsidR="005F6C67" w:rsidRPr="005F6C67" w:rsidRDefault="005F6C67" w:rsidP="005F6C67">
      <w:pPr>
        <w:pStyle w:val="EndNoteBibliographyTitle"/>
        <w:rPr>
          <w:noProof/>
        </w:rPr>
      </w:pPr>
    </w:p>
    <w:p w14:paraId="7505F402" w14:textId="77777777" w:rsidR="005F6C67" w:rsidRPr="005F6C67" w:rsidRDefault="005F6C67" w:rsidP="005F6C67">
      <w:pPr>
        <w:pStyle w:val="EndNoteBibliography"/>
        <w:spacing w:after="0"/>
        <w:ind w:left="720" w:hanging="720"/>
        <w:rPr>
          <w:noProof/>
        </w:rPr>
      </w:pPr>
      <w:r w:rsidRPr="005F6C67">
        <w:rPr>
          <w:noProof/>
        </w:rPr>
        <w:t>1.</w:t>
      </w:r>
      <w:r w:rsidRPr="005F6C67">
        <w:rPr>
          <w:noProof/>
        </w:rPr>
        <w:tab/>
        <w:t xml:space="preserve">Mohlke KL &amp; Boehnke M (2015) Recent advances in understanding the genetic architecture of type 2 diabetes. </w:t>
      </w:r>
      <w:r w:rsidRPr="005F6C67">
        <w:rPr>
          <w:i/>
          <w:noProof/>
        </w:rPr>
        <w:t>Human Molecular Genetics</w:t>
      </w:r>
      <w:r w:rsidRPr="005F6C67">
        <w:rPr>
          <w:noProof/>
        </w:rPr>
        <w:t>.</w:t>
      </w:r>
    </w:p>
    <w:p w14:paraId="3B402AA8" w14:textId="77777777" w:rsidR="005F6C67" w:rsidRPr="005F6C67" w:rsidRDefault="005F6C67" w:rsidP="005F6C67">
      <w:pPr>
        <w:pStyle w:val="EndNoteBibliography"/>
        <w:spacing w:after="0"/>
        <w:ind w:left="720" w:hanging="720"/>
        <w:rPr>
          <w:noProof/>
        </w:rPr>
      </w:pPr>
      <w:r w:rsidRPr="005F6C67">
        <w:rPr>
          <w:noProof/>
        </w:rPr>
        <w:t>2.</w:t>
      </w:r>
      <w:r w:rsidRPr="005F6C67">
        <w:rPr>
          <w:noProof/>
        </w:rPr>
        <w:tab/>
        <w:t xml:space="preserve">McClellan J &amp; King MC (2010) Genetic heterogeneity in human disease. </w:t>
      </w:r>
      <w:r w:rsidRPr="005F6C67">
        <w:rPr>
          <w:i/>
          <w:noProof/>
        </w:rPr>
        <w:t>Cell</w:t>
      </w:r>
      <w:r w:rsidRPr="005F6C67">
        <w:rPr>
          <w:noProof/>
        </w:rPr>
        <w:t xml:space="preserve"> 141(2):210-217.</w:t>
      </w:r>
    </w:p>
    <w:p w14:paraId="5724F7D8" w14:textId="77777777" w:rsidR="005F6C67" w:rsidRPr="005F6C67" w:rsidRDefault="005F6C67" w:rsidP="005F6C67">
      <w:pPr>
        <w:pStyle w:val="EndNoteBibliography"/>
        <w:spacing w:after="0"/>
        <w:ind w:left="720" w:hanging="720"/>
        <w:rPr>
          <w:noProof/>
        </w:rPr>
      </w:pPr>
      <w:r w:rsidRPr="005F6C67">
        <w:rPr>
          <w:noProof/>
        </w:rPr>
        <w:t>3.</w:t>
      </w:r>
      <w:r w:rsidRPr="005F6C67">
        <w:rPr>
          <w:noProof/>
        </w:rPr>
        <w:tab/>
        <w:t xml:space="preserve">Lupski JR, Belmont JW, Boerwinkle E, &amp; Gibbs RA (2011) Clan genomics and the complex architecture of human disease. </w:t>
      </w:r>
      <w:r w:rsidRPr="005F6C67">
        <w:rPr>
          <w:i/>
          <w:noProof/>
        </w:rPr>
        <w:t>Cell</w:t>
      </w:r>
      <w:r w:rsidRPr="005F6C67">
        <w:rPr>
          <w:noProof/>
        </w:rPr>
        <w:t xml:space="preserve"> 147(1):32-43.</w:t>
      </w:r>
    </w:p>
    <w:p w14:paraId="340B2346" w14:textId="77777777" w:rsidR="005F6C67" w:rsidRPr="005F6C67" w:rsidRDefault="005F6C67" w:rsidP="005F6C67">
      <w:pPr>
        <w:pStyle w:val="EndNoteBibliography"/>
        <w:spacing w:after="0"/>
        <w:ind w:left="720" w:hanging="720"/>
        <w:rPr>
          <w:noProof/>
        </w:rPr>
      </w:pPr>
      <w:r w:rsidRPr="005F6C67">
        <w:rPr>
          <w:noProof/>
        </w:rPr>
        <w:t>4.</w:t>
      </w:r>
      <w:r w:rsidRPr="005F6C67">
        <w:rPr>
          <w:noProof/>
        </w:rPr>
        <w:tab/>
        <w:t>Fuchsberger C</w:t>
      </w:r>
      <w:r w:rsidRPr="005F6C67">
        <w:rPr>
          <w:i/>
          <w:noProof/>
        </w:rPr>
        <w:t>, et al.</w:t>
      </w:r>
      <w:r w:rsidRPr="005F6C67">
        <w:rPr>
          <w:noProof/>
        </w:rPr>
        <w:t xml:space="preserve"> (2016) The genetic architecture of type 2 diabetes. </w:t>
      </w:r>
      <w:r w:rsidRPr="005F6C67">
        <w:rPr>
          <w:i/>
          <w:noProof/>
        </w:rPr>
        <w:t>Nature</w:t>
      </w:r>
      <w:r w:rsidRPr="005F6C67">
        <w:rPr>
          <w:noProof/>
        </w:rPr>
        <w:t>.</w:t>
      </w:r>
    </w:p>
    <w:p w14:paraId="24229C06" w14:textId="77777777" w:rsidR="005F6C67" w:rsidRPr="005F6C67" w:rsidRDefault="005F6C67" w:rsidP="005F6C67">
      <w:pPr>
        <w:pStyle w:val="EndNoteBibliography"/>
        <w:spacing w:after="0"/>
        <w:ind w:left="720" w:hanging="720"/>
        <w:rPr>
          <w:noProof/>
        </w:rPr>
      </w:pPr>
      <w:r w:rsidRPr="005F6C67">
        <w:rPr>
          <w:noProof/>
        </w:rPr>
        <w:t>5.</w:t>
      </w:r>
      <w:r w:rsidRPr="005F6C67">
        <w:rPr>
          <w:noProof/>
        </w:rPr>
        <w:tab/>
        <w:t>Mitchell BD</w:t>
      </w:r>
      <w:r w:rsidRPr="005F6C67">
        <w:rPr>
          <w:i/>
          <w:noProof/>
        </w:rPr>
        <w:t>, et al.</w:t>
      </w:r>
      <w:r w:rsidRPr="005F6C67">
        <w:rPr>
          <w:noProof/>
        </w:rPr>
        <w:t xml:space="preserve"> (1996) Genetic and environmental contributions to cardiovascular risk factors in Mexican Americans. The San Antonio Family Heart Study. </w:t>
      </w:r>
      <w:r w:rsidRPr="005F6C67">
        <w:rPr>
          <w:i/>
          <w:noProof/>
        </w:rPr>
        <w:t>Circulation</w:t>
      </w:r>
      <w:r w:rsidRPr="005F6C67">
        <w:rPr>
          <w:noProof/>
        </w:rPr>
        <w:t xml:space="preserve"> 94(9):2159-2170.</w:t>
      </w:r>
    </w:p>
    <w:p w14:paraId="46EDEFA1" w14:textId="77777777" w:rsidR="005F6C67" w:rsidRPr="005F6C67" w:rsidRDefault="005F6C67" w:rsidP="005F6C67">
      <w:pPr>
        <w:pStyle w:val="EndNoteBibliography"/>
        <w:spacing w:after="0"/>
        <w:ind w:left="720" w:hanging="720"/>
        <w:rPr>
          <w:noProof/>
        </w:rPr>
      </w:pPr>
      <w:r w:rsidRPr="005F6C67">
        <w:rPr>
          <w:noProof/>
        </w:rPr>
        <w:t>6.</w:t>
      </w:r>
      <w:r w:rsidRPr="005F6C67">
        <w:rPr>
          <w:noProof/>
        </w:rPr>
        <w:tab/>
        <w:t>MacCluer JW</w:t>
      </w:r>
      <w:r w:rsidRPr="005F6C67">
        <w:rPr>
          <w:i/>
          <w:noProof/>
        </w:rPr>
        <w:t>, et al.</w:t>
      </w:r>
      <w:r w:rsidRPr="005F6C67">
        <w:rPr>
          <w:noProof/>
        </w:rPr>
        <w:t xml:space="preserve"> (1999) Genetics of atherosclerosis risk factors in Mexican Americans. </w:t>
      </w:r>
      <w:r w:rsidRPr="005F6C67">
        <w:rPr>
          <w:i/>
          <w:noProof/>
        </w:rPr>
        <w:t>Nutr Rev</w:t>
      </w:r>
      <w:r w:rsidRPr="005F6C67">
        <w:rPr>
          <w:noProof/>
        </w:rPr>
        <w:t xml:space="preserve"> 57(5 Pt 2):S59-65.</w:t>
      </w:r>
    </w:p>
    <w:p w14:paraId="4AAC685D" w14:textId="77777777" w:rsidR="005F6C67" w:rsidRPr="005F6C67" w:rsidRDefault="005F6C67" w:rsidP="005F6C67">
      <w:pPr>
        <w:pStyle w:val="EndNoteBibliography"/>
        <w:spacing w:after="0"/>
        <w:ind w:left="720" w:hanging="720"/>
        <w:rPr>
          <w:noProof/>
        </w:rPr>
      </w:pPr>
      <w:r w:rsidRPr="005F6C67">
        <w:rPr>
          <w:noProof/>
        </w:rPr>
        <w:t>7.</w:t>
      </w:r>
      <w:r w:rsidRPr="005F6C67">
        <w:rPr>
          <w:noProof/>
        </w:rPr>
        <w:tab/>
        <w:t>Hunt KJ</w:t>
      </w:r>
      <w:r w:rsidRPr="005F6C67">
        <w:rPr>
          <w:i/>
          <w:noProof/>
        </w:rPr>
        <w:t>, et al.</w:t>
      </w:r>
      <w:r w:rsidRPr="005F6C67">
        <w:rPr>
          <w:noProof/>
        </w:rPr>
        <w:t xml:space="preserve"> (2005) Genome-wide linkage analyses of type 2 diabetes in Mexican Americans: the San Antonio Family Diabetes/Gallbladder Study. </w:t>
      </w:r>
      <w:r w:rsidRPr="005F6C67">
        <w:rPr>
          <w:i/>
          <w:noProof/>
        </w:rPr>
        <w:t>Diabetes</w:t>
      </w:r>
      <w:r w:rsidRPr="005F6C67">
        <w:rPr>
          <w:noProof/>
        </w:rPr>
        <w:t xml:space="preserve"> 54(9):2655-2662.</w:t>
      </w:r>
    </w:p>
    <w:p w14:paraId="610C411D" w14:textId="77777777" w:rsidR="005F6C67" w:rsidRPr="005F6C67" w:rsidRDefault="005F6C67" w:rsidP="005F6C67">
      <w:pPr>
        <w:pStyle w:val="EndNoteBibliography"/>
        <w:spacing w:after="0"/>
        <w:ind w:left="720" w:hanging="720"/>
        <w:rPr>
          <w:noProof/>
        </w:rPr>
      </w:pPr>
      <w:r w:rsidRPr="005F6C67">
        <w:rPr>
          <w:noProof/>
        </w:rPr>
        <w:t>8.</w:t>
      </w:r>
      <w:r w:rsidRPr="005F6C67">
        <w:rPr>
          <w:noProof/>
        </w:rPr>
        <w:tab/>
        <w:t>Puppala S</w:t>
      </w:r>
      <w:r w:rsidRPr="005F6C67">
        <w:rPr>
          <w:i/>
          <w:noProof/>
        </w:rPr>
        <w:t>, et al.</w:t>
      </w:r>
      <w:r w:rsidRPr="005F6C67">
        <w:rPr>
          <w:noProof/>
        </w:rPr>
        <w:t xml:space="preserve"> (2006) A genomewide search finds major susceptibility loci for gallbladder disease on chromosome 1 in Mexican Americans. </w:t>
      </w:r>
      <w:r w:rsidRPr="005F6C67">
        <w:rPr>
          <w:i/>
          <w:noProof/>
        </w:rPr>
        <w:t>Am J Hum Genet</w:t>
      </w:r>
      <w:r w:rsidRPr="005F6C67">
        <w:rPr>
          <w:noProof/>
        </w:rPr>
        <w:t xml:space="preserve"> 78(3):377-392.</w:t>
      </w:r>
    </w:p>
    <w:p w14:paraId="406A2D9C" w14:textId="77777777" w:rsidR="005F6C67" w:rsidRPr="005F6C67" w:rsidRDefault="005F6C67" w:rsidP="005F6C67">
      <w:pPr>
        <w:pStyle w:val="EndNoteBibliography"/>
        <w:spacing w:after="0"/>
        <w:ind w:left="720" w:hanging="720"/>
        <w:rPr>
          <w:noProof/>
        </w:rPr>
      </w:pPr>
      <w:r w:rsidRPr="005F6C67">
        <w:rPr>
          <w:noProof/>
        </w:rPr>
        <w:t>9.</w:t>
      </w:r>
      <w:r w:rsidRPr="005F6C67">
        <w:rPr>
          <w:noProof/>
        </w:rPr>
        <w:tab/>
        <w:t xml:space="preserve">Maher B (2008) Personal genomes: The case of the missing heritability. </w:t>
      </w:r>
      <w:r w:rsidRPr="005F6C67">
        <w:rPr>
          <w:i/>
          <w:noProof/>
        </w:rPr>
        <w:t>Nature</w:t>
      </w:r>
      <w:r w:rsidRPr="005F6C67">
        <w:rPr>
          <w:noProof/>
        </w:rPr>
        <w:t xml:space="preserve"> 456(7218):18-21.</w:t>
      </w:r>
    </w:p>
    <w:p w14:paraId="40302162" w14:textId="77777777" w:rsidR="005F6C67" w:rsidRPr="005F6C67" w:rsidRDefault="005F6C67" w:rsidP="005F6C67">
      <w:pPr>
        <w:pStyle w:val="EndNoteBibliography"/>
        <w:spacing w:after="0"/>
        <w:ind w:left="720" w:hanging="720"/>
        <w:rPr>
          <w:noProof/>
        </w:rPr>
      </w:pPr>
      <w:r w:rsidRPr="005F6C67">
        <w:rPr>
          <w:noProof/>
        </w:rPr>
        <w:t>10.</w:t>
      </w:r>
      <w:r w:rsidRPr="005F6C67">
        <w:rPr>
          <w:noProof/>
        </w:rPr>
        <w:tab/>
        <w:t>Manolio TA</w:t>
      </w:r>
      <w:r w:rsidRPr="005F6C67">
        <w:rPr>
          <w:i/>
          <w:noProof/>
        </w:rPr>
        <w:t>, et al.</w:t>
      </w:r>
      <w:r w:rsidRPr="005F6C67">
        <w:rPr>
          <w:noProof/>
        </w:rPr>
        <w:t xml:space="preserve"> (2009) Finding the missing heritability of complex diseases. </w:t>
      </w:r>
      <w:r w:rsidRPr="005F6C67">
        <w:rPr>
          <w:i/>
          <w:noProof/>
        </w:rPr>
        <w:t>Nature</w:t>
      </w:r>
      <w:r w:rsidRPr="005F6C67">
        <w:rPr>
          <w:noProof/>
        </w:rPr>
        <w:t xml:space="preserve"> 461(7265):747-753.</w:t>
      </w:r>
    </w:p>
    <w:p w14:paraId="17AF8DD2" w14:textId="77777777" w:rsidR="005F6C67" w:rsidRPr="005F6C67" w:rsidRDefault="005F6C67" w:rsidP="005F6C67">
      <w:pPr>
        <w:pStyle w:val="EndNoteBibliography"/>
        <w:spacing w:after="0"/>
        <w:ind w:left="720" w:hanging="720"/>
        <w:rPr>
          <w:noProof/>
        </w:rPr>
      </w:pPr>
      <w:r w:rsidRPr="005F6C67">
        <w:rPr>
          <w:noProof/>
        </w:rPr>
        <w:t>11.</w:t>
      </w:r>
      <w:r w:rsidRPr="005F6C67">
        <w:rPr>
          <w:noProof/>
        </w:rPr>
        <w:tab/>
        <w:t>Locke AE</w:t>
      </w:r>
      <w:r w:rsidRPr="005F6C67">
        <w:rPr>
          <w:i/>
          <w:noProof/>
        </w:rPr>
        <w:t>, et al.</w:t>
      </w:r>
      <w:r w:rsidRPr="005F6C67">
        <w:rPr>
          <w:noProof/>
        </w:rPr>
        <w:t xml:space="preserve"> (2015) Genetic studies of body mass index yield new insights for obesity biology. </w:t>
      </w:r>
      <w:r w:rsidRPr="005F6C67">
        <w:rPr>
          <w:i/>
          <w:noProof/>
        </w:rPr>
        <w:t>Nature</w:t>
      </w:r>
      <w:r w:rsidRPr="005F6C67">
        <w:rPr>
          <w:noProof/>
        </w:rPr>
        <w:t xml:space="preserve"> 518(7538):197-206.</w:t>
      </w:r>
    </w:p>
    <w:p w14:paraId="35EC6B89" w14:textId="77777777" w:rsidR="005F6C67" w:rsidRPr="005F6C67" w:rsidRDefault="005F6C67" w:rsidP="005F6C67">
      <w:pPr>
        <w:pStyle w:val="EndNoteBibliography"/>
        <w:spacing w:after="0"/>
        <w:ind w:left="720" w:hanging="720"/>
        <w:rPr>
          <w:noProof/>
        </w:rPr>
      </w:pPr>
      <w:r w:rsidRPr="005F6C67">
        <w:rPr>
          <w:noProof/>
        </w:rPr>
        <w:t>12.</w:t>
      </w:r>
      <w:r w:rsidRPr="005F6C67">
        <w:rPr>
          <w:noProof/>
        </w:rPr>
        <w:tab/>
        <w:t>1000 Genomes Project Consortium</w:t>
      </w:r>
      <w:r w:rsidRPr="005F6C67">
        <w:rPr>
          <w:i/>
          <w:noProof/>
        </w:rPr>
        <w:t>, et al.</w:t>
      </w:r>
      <w:r w:rsidRPr="005F6C67">
        <w:rPr>
          <w:noProof/>
        </w:rPr>
        <w:t xml:space="preserve"> (2015) A global reference for human genetic variation. </w:t>
      </w:r>
      <w:r w:rsidRPr="005F6C67">
        <w:rPr>
          <w:i/>
          <w:noProof/>
        </w:rPr>
        <w:t>Nature</w:t>
      </w:r>
      <w:r w:rsidRPr="005F6C67">
        <w:rPr>
          <w:noProof/>
        </w:rPr>
        <w:t xml:space="preserve"> 526(7571):68-74.</w:t>
      </w:r>
    </w:p>
    <w:p w14:paraId="209CFA1B" w14:textId="77777777" w:rsidR="005F6C67" w:rsidRPr="005F6C67" w:rsidRDefault="005F6C67" w:rsidP="005F6C67">
      <w:pPr>
        <w:pStyle w:val="EndNoteBibliography"/>
        <w:spacing w:after="0"/>
        <w:ind w:left="720" w:hanging="720"/>
        <w:rPr>
          <w:noProof/>
        </w:rPr>
      </w:pPr>
      <w:r w:rsidRPr="005F6C67">
        <w:rPr>
          <w:noProof/>
        </w:rPr>
        <w:t>13.</w:t>
      </w:r>
      <w:r w:rsidRPr="005F6C67">
        <w:rPr>
          <w:noProof/>
        </w:rPr>
        <w:tab/>
        <w:t xml:space="preserve">Abecasis GR, Cherny SS, Cookson WO, &amp; Cardon LR (2002) Merlin--rapid analysis of dense genetic maps using sparse gene flow trees. </w:t>
      </w:r>
      <w:r w:rsidRPr="005F6C67">
        <w:rPr>
          <w:i/>
          <w:noProof/>
        </w:rPr>
        <w:t>Nat Genet</w:t>
      </w:r>
      <w:r w:rsidRPr="005F6C67">
        <w:rPr>
          <w:noProof/>
        </w:rPr>
        <w:t xml:space="preserve"> 30(1):97-101.</w:t>
      </w:r>
    </w:p>
    <w:p w14:paraId="0D1B57EC" w14:textId="77777777" w:rsidR="005F6C67" w:rsidRPr="005F6C67" w:rsidRDefault="005F6C67" w:rsidP="005F6C67">
      <w:pPr>
        <w:pStyle w:val="EndNoteBibliography"/>
        <w:spacing w:after="0"/>
        <w:ind w:left="720" w:hanging="720"/>
        <w:rPr>
          <w:noProof/>
        </w:rPr>
      </w:pPr>
      <w:r w:rsidRPr="005F6C67">
        <w:rPr>
          <w:noProof/>
        </w:rPr>
        <w:t>14.</w:t>
      </w:r>
      <w:r w:rsidRPr="005F6C67">
        <w:rPr>
          <w:noProof/>
        </w:rPr>
        <w:tab/>
        <w:t>Goring HH</w:t>
      </w:r>
      <w:r w:rsidRPr="005F6C67">
        <w:rPr>
          <w:i/>
          <w:noProof/>
        </w:rPr>
        <w:t>, et al.</w:t>
      </w:r>
      <w:r w:rsidRPr="005F6C67">
        <w:rPr>
          <w:noProof/>
        </w:rPr>
        <w:t xml:space="preserve"> (2007) Discovery of expression QTLs using large-scale transcriptional profiling in human lymphocytes. </w:t>
      </w:r>
      <w:r w:rsidRPr="005F6C67">
        <w:rPr>
          <w:i/>
          <w:noProof/>
        </w:rPr>
        <w:t>Nat Genet</w:t>
      </w:r>
      <w:r w:rsidRPr="005F6C67">
        <w:rPr>
          <w:noProof/>
        </w:rPr>
        <w:t xml:space="preserve"> 39(10):1208-1216.</w:t>
      </w:r>
    </w:p>
    <w:p w14:paraId="7FFFEE14" w14:textId="77777777" w:rsidR="005F6C67" w:rsidRPr="005F6C67" w:rsidRDefault="005F6C67" w:rsidP="005F6C67">
      <w:pPr>
        <w:pStyle w:val="EndNoteBibliography"/>
        <w:spacing w:after="0"/>
        <w:ind w:left="720" w:hanging="720"/>
        <w:rPr>
          <w:noProof/>
        </w:rPr>
      </w:pPr>
      <w:r w:rsidRPr="005F6C67">
        <w:rPr>
          <w:noProof/>
        </w:rPr>
        <w:t>15.</w:t>
      </w:r>
      <w:r w:rsidRPr="005F6C67">
        <w:rPr>
          <w:noProof/>
        </w:rPr>
        <w:tab/>
        <w:t>Li X</w:t>
      </w:r>
      <w:r w:rsidRPr="005F6C67">
        <w:rPr>
          <w:i/>
          <w:noProof/>
        </w:rPr>
        <w:t>, et al.</w:t>
      </w:r>
      <w:r w:rsidRPr="005F6C67">
        <w:rPr>
          <w:noProof/>
        </w:rPr>
        <w:t xml:space="preserve"> (2016) The impact of rare variation on gene expression across tissues. </w:t>
      </w:r>
      <w:r w:rsidRPr="005F6C67">
        <w:rPr>
          <w:i/>
          <w:noProof/>
        </w:rPr>
        <w:t>bioRxiv</w:t>
      </w:r>
      <w:r w:rsidRPr="005F6C67">
        <w:rPr>
          <w:noProof/>
        </w:rPr>
        <w:t>.</w:t>
      </w:r>
    </w:p>
    <w:p w14:paraId="6D491F57" w14:textId="77777777" w:rsidR="005F6C67" w:rsidRPr="005F6C67" w:rsidRDefault="005F6C67" w:rsidP="005F6C67">
      <w:pPr>
        <w:pStyle w:val="EndNoteBibliography"/>
        <w:spacing w:after="0"/>
        <w:ind w:left="720" w:hanging="720"/>
        <w:rPr>
          <w:noProof/>
        </w:rPr>
      </w:pPr>
      <w:r w:rsidRPr="005F6C67">
        <w:rPr>
          <w:noProof/>
        </w:rPr>
        <w:t>16.</w:t>
      </w:r>
      <w:r w:rsidRPr="005F6C67">
        <w:rPr>
          <w:noProof/>
        </w:rPr>
        <w:tab/>
        <w:t xml:space="preserve">Zöllner S &amp; Pritchard JK (2007) Overcoming the Winner’s Curse: Estimating Penetrance Parameters from Case-Control Data. </w:t>
      </w:r>
      <w:r w:rsidRPr="005F6C67">
        <w:rPr>
          <w:i/>
          <w:noProof/>
        </w:rPr>
        <w:t>The American Journal of Human Genetics</w:t>
      </w:r>
      <w:r w:rsidRPr="005F6C67">
        <w:rPr>
          <w:noProof/>
        </w:rPr>
        <w:t xml:space="preserve"> 80(4):605-615.</w:t>
      </w:r>
    </w:p>
    <w:p w14:paraId="3CB0AE08" w14:textId="77777777" w:rsidR="005F6C67" w:rsidRPr="005F6C67" w:rsidRDefault="005F6C67" w:rsidP="005F6C67">
      <w:pPr>
        <w:pStyle w:val="EndNoteBibliography"/>
        <w:spacing w:after="0"/>
        <w:ind w:left="720" w:hanging="720"/>
        <w:rPr>
          <w:noProof/>
        </w:rPr>
      </w:pPr>
      <w:r w:rsidRPr="005F6C67">
        <w:rPr>
          <w:noProof/>
        </w:rPr>
        <w:t>17.</w:t>
      </w:r>
      <w:r w:rsidRPr="005F6C67">
        <w:rPr>
          <w:noProof/>
        </w:rPr>
        <w:tab/>
        <w:t xml:space="preserve">Prasad RB &amp; Groop L (2015) Genetics of type 2 diabetes-pitfalls and possibilities. </w:t>
      </w:r>
      <w:r w:rsidRPr="005F6C67">
        <w:rPr>
          <w:i/>
          <w:noProof/>
        </w:rPr>
        <w:t>Genes (Basel)</w:t>
      </w:r>
      <w:r w:rsidRPr="005F6C67">
        <w:rPr>
          <w:noProof/>
        </w:rPr>
        <w:t xml:space="preserve"> 6(1):87-123.</w:t>
      </w:r>
    </w:p>
    <w:p w14:paraId="348A94EB" w14:textId="77777777" w:rsidR="005F6C67" w:rsidRPr="005F6C67" w:rsidRDefault="005F6C67" w:rsidP="005F6C67">
      <w:pPr>
        <w:pStyle w:val="EndNoteBibliography"/>
        <w:spacing w:after="0"/>
        <w:ind w:left="720" w:hanging="720"/>
        <w:rPr>
          <w:noProof/>
        </w:rPr>
      </w:pPr>
      <w:r w:rsidRPr="005F6C67">
        <w:rPr>
          <w:noProof/>
        </w:rPr>
        <w:t>18.</w:t>
      </w:r>
      <w:r w:rsidRPr="005F6C67">
        <w:rPr>
          <w:noProof/>
        </w:rPr>
        <w:tab/>
        <w:t>Morris AP</w:t>
      </w:r>
      <w:r w:rsidRPr="005F6C67">
        <w:rPr>
          <w:i/>
          <w:noProof/>
        </w:rPr>
        <w:t>, et al.</w:t>
      </w:r>
      <w:r w:rsidRPr="005F6C67">
        <w:rPr>
          <w:noProof/>
        </w:rPr>
        <w:t xml:space="preserve"> (2012) Large-scale association analysis provides insights into the genetic architecture and pathophysiology of type 2 diabetes. </w:t>
      </w:r>
      <w:r w:rsidRPr="005F6C67">
        <w:rPr>
          <w:i/>
          <w:noProof/>
        </w:rPr>
        <w:t>Nat Genet</w:t>
      </w:r>
      <w:r w:rsidRPr="005F6C67">
        <w:rPr>
          <w:noProof/>
        </w:rPr>
        <w:t xml:space="preserve"> 44(9):981-990.</w:t>
      </w:r>
    </w:p>
    <w:p w14:paraId="5AB39A66" w14:textId="77777777" w:rsidR="005F6C67" w:rsidRPr="005F6C67" w:rsidRDefault="005F6C67" w:rsidP="005F6C67">
      <w:pPr>
        <w:pStyle w:val="EndNoteBibliography"/>
        <w:spacing w:after="0"/>
        <w:ind w:left="720" w:hanging="720"/>
        <w:rPr>
          <w:noProof/>
        </w:rPr>
      </w:pPr>
      <w:r w:rsidRPr="005F6C67">
        <w:rPr>
          <w:noProof/>
        </w:rPr>
        <w:t>19.</w:t>
      </w:r>
      <w:r w:rsidRPr="005F6C67">
        <w:rPr>
          <w:noProof/>
        </w:rPr>
        <w:tab/>
        <w:t xml:space="preserve">Cirulli ET &amp; Goldstein DB (2010) Uncovering the roles of rare variants in common disease through whole-genome sequencing. </w:t>
      </w:r>
      <w:r w:rsidRPr="005F6C67">
        <w:rPr>
          <w:i/>
          <w:noProof/>
        </w:rPr>
        <w:t>Nature Reviews. Genetics</w:t>
      </w:r>
      <w:r w:rsidRPr="005F6C67">
        <w:rPr>
          <w:noProof/>
        </w:rPr>
        <w:t xml:space="preserve"> 11(6):415-425.</w:t>
      </w:r>
    </w:p>
    <w:p w14:paraId="5976AC5A" w14:textId="77777777" w:rsidR="005F6C67" w:rsidRPr="005F6C67" w:rsidRDefault="005F6C67" w:rsidP="005F6C67">
      <w:pPr>
        <w:pStyle w:val="EndNoteBibliography"/>
        <w:spacing w:after="0"/>
        <w:ind w:left="720" w:hanging="720"/>
        <w:rPr>
          <w:noProof/>
        </w:rPr>
      </w:pPr>
      <w:r w:rsidRPr="005F6C67">
        <w:rPr>
          <w:noProof/>
        </w:rPr>
        <w:t>20.</w:t>
      </w:r>
      <w:r w:rsidRPr="005F6C67">
        <w:rPr>
          <w:noProof/>
        </w:rPr>
        <w:tab/>
        <w:t>Moltke I</w:t>
      </w:r>
      <w:r w:rsidRPr="005F6C67">
        <w:rPr>
          <w:i/>
          <w:noProof/>
        </w:rPr>
        <w:t>, et al.</w:t>
      </w:r>
      <w:r w:rsidRPr="005F6C67">
        <w:rPr>
          <w:noProof/>
        </w:rPr>
        <w:t xml:space="preserve"> (2014) A common Greenlandic TBC1D4 variant confers muscle insulin resistance and type 2 diabetes. </w:t>
      </w:r>
      <w:r w:rsidRPr="005F6C67">
        <w:rPr>
          <w:i/>
          <w:noProof/>
        </w:rPr>
        <w:t>Nature</w:t>
      </w:r>
      <w:r w:rsidRPr="005F6C67">
        <w:rPr>
          <w:noProof/>
        </w:rPr>
        <w:t xml:space="preserve"> 512(7513):190-193.</w:t>
      </w:r>
    </w:p>
    <w:p w14:paraId="33A0F74D" w14:textId="77777777" w:rsidR="005F6C67" w:rsidRPr="005F6C67" w:rsidRDefault="005F6C67" w:rsidP="005F6C67">
      <w:pPr>
        <w:pStyle w:val="EndNoteBibliography"/>
        <w:spacing w:after="0"/>
        <w:ind w:left="720" w:hanging="720"/>
        <w:rPr>
          <w:noProof/>
        </w:rPr>
      </w:pPr>
      <w:r w:rsidRPr="005F6C67">
        <w:rPr>
          <w:noProof/>
        </w:rPr>
        <w:t>21.</w:t>
      </w:r>
      <w:r w:rsidRPr="005F6C67">
        <w:rPr>
          <w:noProof/>
        </w:rPr>
        <w:tab/>
        <w:t>Sidore C</w:t>
      </w:r>
      <w:r w:rsidRPr="005F6C67">
        <w:rPr>
          <w:i/>
          <w:noProof/>
        </w:rPr>
        <w:t>, et al.</w:t>
      </w:r>
      <w:r w:rsidRPr="005F6C67">
        <w:rPr>
          <w:noProof/>
        </w:rPr>
        <w:t xml:space="preserve"> (2015) Genome sequencing elucidates Sardinian genetic architecture and augments association analyses for lipid and blood inflammatory markers. </w:t>
      </w:r>
      <w:r w:rsidRPr="005F6C67">
        <w:rPr>
          <w:i/>
          <w:noProof/>
        </w:rPr>
        <w:t>Nat Genet</w:t>
      </w:r>
      <w:r w:rsidRPr="005F6C67">
        <w:rPr>
          <w:noProof/>
        </w:rPr>
        <w:t xml:space="preserve"> 47(11):1272-1281.</w:t>
      </w:r>
    </w:p>
    <w:p w14:paraId="1BF5086E" w14:textId="77777777" w:rsidR="005F6C67" w:rsidRPr="005F6C67" w:rsidRDefault="005F6C67" w:rsidP="005F6C67">
      <w:pPr>
        <w:pStyle w:val="EndNoteBibliography"/>
        <w:spacing w:after="0"/>
        <w:ind w:left="720" w:hanging="720"/>
        <w:rPr>
          <w:noProof/>
        </w:rPr>
      </w:pPr>
      <w:r w:rsidRPr="005F6C67">
        <w:rPr>
          <w:noProof/>
        </w:rPr>
        <w:lastRenderedPageBreak/>
        <w:t>22.</w:t>
      </w:r>
      <w:r w:rsidRPr="005F6C67">
        <w:rPr>
          <w:noProof/>
        </w:rPr>
        <w:tab/>
        <w:t xml:space="preserve">Jun G, Wing MK, Abecasis GR, &amp; Kang HM (2015) An efficient and scalable analysis framework for variant extraction and refinement from population-scale DNA sequence data. </w:t>
      </w:r>
      <w:r w:rsidRPr="005F6C67">
        <w:rPr>
          <w:i/>
          <w:noProof/>
        </w:rPr>
        <w:t>Genome Research</w:t>
      </w:r>
      <w:r w:rsidRPr="005F6C67">
        <w:rPr>
          <w:noProof/>
        </w:rPr>
        <w:t xml:space="preserve"> 25(6):918-925.</w:t>
      </w:r>
    </w:p>
    <w:p w14:paraId="1E053DF4" w14:textId="77777777" w:rsidR="005F6C67" w:rsidRPr="005F6C67" w:rsidRDefault="005F6C67" w:rsidP="005F6C67">
      <w:pPr>
        <w:pStyle w:val="EndNoteBibliography"/>
        <w:spacing w:after="0"/>
        <w:ind w:left="720" w:hanging="720"/>
        <w:rPr>
          <w:noProof/>
        </w:rPr>
      </w:pPr>
      <w:r w:rsidRPr="005F6C67">
        <w:rPr>
          <w:noProof/>
        </w:rPr>
        <w:t>23.</w:t>
      </w:r>
      <w:r w:rsidRPr="005F6C67">
        <w:rPr>
          <w:noProof/>
        </w:rPr>
        <w:tab/>
        <w:t xml:space="preserve">Chun S &amp; Fay JC (2009) Identification of deleterious mutations within three human genomes. </w:t>
      </w:r>
      <w:r w:rsidRPr="005F6C67">
        <w:rPr>
          <w:i/>
          <w:noProof/>
        </w:rPr>
        <w:t>Genome Res</w:t>
      </w:r>
      <w:r w:rsidRPr="005F6C67">
        <w:rPr>
          <w:noProof/>
        </w:rPr>
        <w:t xml:space="preserve"> 19(9):1553-1561.</w:t>
      </w:r>
    </w:p>
    <w:p w14:paraId="1AAEC6ED" w14:textId="77777777" w:rsidR="005F6C67" w:rsidRPr="005F6C67" w:rsidRDefault="005F6C67" w:rsidP="005F6C67">
      <w:pPr>
        <w:pStyle w:val="EndNoteBibliography"/>
        <w:spacing w:after="0"/>
        <w:ind w:left="720" w:hanging="720"/>
        <w:rPr>
          <w:noProof/>
        </w:rPr>
      </w:pPr>
      <w:r w:rsidRPr="005F6C67">
        <w:rPr>
          <w:noProof/>
        </w:rPr>
        <w:t>24.</w:t>
      </w:r>
      <w:r w:rsidRPr="005F6C67">
        <w:rPr>
          <w:noProof/>
        </w:rPr>
        <w:tab/>
        <w:t xml:space="preserve">Schwarz JM, Rodelsperger C, Schuelke M, &amp; Seelow D (2010) MutationTaster evaluates disease-causing potential of sequence alterations. </w:t>
      </w:r>
      <w:r w:rsidRPr="005F6C67">
        <w:rPr>
          <w:i/>
          <w:noProof/>
        </w:rPr>
        <w:t>Nat Methods</w:t>
      </w:r>
      <w:r w:rsidRPr="005F6C67">
        <w:rPr>
          <w:noProof/>
        </w:rPr>
        <w:t xml:space="preserve"> 7(8):575-576.</w:t>
      </w:r>
    </w:p>
    <w:p w14:paraId="5BA52E23" w14:textId="77777777" w:rsidR="005F6C67" w:rsidRPr="005F6C67" w:rsidRDefault="005F6C67" w:rsidP="005F6C67">
      <w:pPr>
        <w:pStyle w:val="EndNoteBibliography"/>
        <w:spacing w:after="0"/>
        <w:ind w:left="720" w:hanging="720"/>
        <w:rPr>
          <w:noProof/>
        </w:rPr>
      </w:pPr>
      <w:r w:rsidRPr="005F6C67">
        <w:rPr>
          <w:noProof/>
        </w:rPr>
        <w:t>25.</w:t>
      </w:r>
      <w:r w:rsidRPr="005F6C67">
        <w:rPr>
          <w:noProof/>
        </w:rPr>
        <w:tab/>
        <w:t>Adzhubei IA</w:t>
      </w:r>
      <w:r w:rsidRPr="005F6C67">
        <w:rPr>
          <w:i/>
          <w:noProof/>
        </w:rPr>
        <w:t>, et al.</w:t>
      </w:r>
      <w:r w:rsidRPr="005F6C67">
        <w:rPr>
          <w:noProof/>
        </w:rPr>
        <w:t xml:space="preserve"> (2010) A method and server for predicting damaging missense mutations. </w:t>
      </w:r>
      <w:r w:rsidRPr="005F6C67">
        <w:rPr>
          <w:i/>
          <w:noProof/>
        </w:rPr>
        <w:t>Nat Methods</w:t>
      </w:r>
      <w:r w:rsidRPr="005F6C67">
        <w:rPr>
          <w:noProof/>
        </w:rPr>
        <w:t xml:space="preserve"> 7(4):248-249.</w:t>
      </w:r>
    </w:p>
    <w:p w14:paraId="75D8D869" w14:textId="77777777" w:rsidR="005F6C67" w:rsidRPr="005F6C67" w:rsidRDefault="005F6C67" w:rsidP="005F6C67">
      <w:pPr>
        <w:pStyle w:val="EndNoteBibliography"/>
        <w:spacing w:after="0"/>
        <w:ind w:left="720" w:hanging="720"/>
        <w:rPr>
          <w:noProof/>
        </w:rPr>
      </w:pPr>
      <w:r w:rsidRPr="005F6C67">
        <w:rPr>
          <w:noProof/>
        </w:rPr>
        <w:t>26.</w:t>
      </w:r>
      <w:r w:rsidRPr="005F6C67">
        <w:rPr>
          <w:noProof/>
        </w:rPr>
        <w:tab/>
        <w:t xml:space="preserve">Kumar P, Henikoff S, &amp; Ng PC (2009) Predicting the effects of coding non-synonymous variants on protein function using the SIFT algorithm. </w:t>
      </w:r>
      <w:r w:rsidRPr="005F6C67">
        <w:rPr>
          <w:i/>
          <w:noProof/>
        </w:rPr>
        <w:t>Nat Protoc</w:t>
      </w:r>
      <w:r w:rsidRPr="005F6C67">
        <w:rPr>
          <w:noProof/>
        </w:rPr>
        <w:t xml:space="preserve"> 4(7):1073-1081.</w:t>
      </w:r>
    </w:p>
    <w:p w14:paraId="34C54699" w14:textId="77777777" w:rsidR="005F6C67" w:rsidRPr="005F6C67" w:rsidRDefault="005F6C67" w:rsidP="005F6C67">
      <w:pPr>
        <w:pStyle w:val="EndNoteBibliography"/>
        <w:spacing w:after="0"/>
        <w:ind w:left="720" w:hanging="720"/>
        <w:rPr>
          <w:noProof/>
        </w:rPr>
      </w:pPr>
      <w:r w:rsidRPr="005F6C67">
        <w:rPr>
          <w:noProof/>
        </w:rPr>
        <w:t>27.</w:t>
      </w:r>
      <w:r w:rsidRPr="005F6C67">
        <w:rPr>
          <w:noProof/>
        </w:rPr>
        <w:tab/>
        <w:t>Kang HM</w:t>
      </w:r>
      <w:r w:rsidRPr="005F6C67">
        <w:rPr>
          <w:i/>
          <w:noProof/>
        </w:rPr>
        <w:t>, et al.</w:t>
      </w:r>
      <w:r w:rsidRPr="005F6C67">
        <w:rPr>
          <w:noProof/>
        </w:rPr>
        <w:t xml:space="preserve"> (2010) Variance component model to account for sample structure in genome-wide association studies. </w:t>
      </w:r>
      <w:r w:rsidRPr="005F6C67">
        <w:rPr>
          <w:i/>
          <w:noProof/>
        </w:rPr>
        <w:t>Nat Genet</w:t>
      </w:r>
      <w:r w:rsidRPr="005F6C67">
        <w:rPr>
          <w:noProof/>
        </w:rPr>
        <w:t xml:space="preserve"> 42(4):348-354.</w:t>
      </w:r>
    </w:p>
    <w:p w14:paraId="11EDDC4B" w14:textId="77777777" w:rsidR="005F6C67" w:rsidRPr="005F6C67" w:rsidRDefault="005F6C67" w:rsidP="005F6C67">
      <w:pPr>
        <w:pStyle w:val="EndNoteBibliography"/>
        <w:spacing w:after="0"/>
        <w:ind w:left="720" w:hanging="720"/>
        <w:rPr>
          <w:noProof/>
        </w:rPr>
      </w:pPr>
      <w:r w:rsidRPr="005F6C67">
        <w:rPr>
          <w:noProof/>
        </w:rPr>
        <w:t>28.</w:t>
      </w:r>
      <w:r w:rsidRPr="005F6C67">
        <w:rPr>
          <w:noProof/>
        </w:rPr>
        <w:tab/>
        <w:t>Blangero J</w:t>
      </w:r>
      <w:r w:rsidRPr="005F6C67">
        <w:rPr>
          <w:i/>
          <w:noProof/>
        </w:rPr>
        <w:t>, et al.</w:t>
      </w:r>
      <w:r w:rsidRPr="005F6C67">
        <w:rPr>
          <w:noProof/>
        </w:rPr>
        <w:t xml:space="preserve"> (2013) A kernel of truth: statistical advances in polygenic variance component models for complex human pedigrees. </w:t>
      </w:r>
      <w:r w:rsidRPr="005F6C67">
        <w:rPr>
          <w:i/>
          <w:noProof/>
        </w:rPr>
        <w:t>Adv Genet</w:t>
      </w:r>
      <w:r w:rsidRPr="005F6C67">
        <w:rPr>
          <w:noProof/>
        </w:rPr>
        <w:t xml:space="preserve"> 81:1-31.</w:t>
      </w:r>
    </w:p>
    <w:p w14:paraId="7724C097" w14:textId="77777777" w:rsidR="005F6C67" w:rsidRPr="005F6C67" w:rsidRDefault="005F6C67" w:rsidP="005F6C67">
      <w:pPr>
        <w:pStyle w:val="EndNoteBibliography"/>
        <w:ind w:left="720" w:hanging="720"/>
        <w:rPr>
          <w:noProof/>
        </w:rPr>
      </w:pPr>
      <w:r w:rsidRPr="005F6C67">
        <w:rPr>
          <w:noProof/>
        </w:rPr>
        <w:t>29.</w:t>
      </w:r>
      <w:r w:rsidRPr="005F6C67">
        <w:rPr>
          <w:noProof/>
        </w:rPr>
        <w:tab/>
        <w:t>Feng S</w:t>
      </w:r>
      <w:r w:rsidRPr="005F6C67">
        <w:rPr>
          <w:i/>
          <w:noProof/>
        </w:rPr>
        <w:t>, et al.</w:t>
      </w:r>
      <w:r w:rsidRPr="005F6C67">
        <w:rPr>
          <w:noProof/>
        </w:rPr>
        <w:t xml:space="preserve"> (2015) Methods for association analysis and meta-analysis of rare variants in families. </w:t>
      </w:r>
      <w:r w:rsidRPr="005F6C67">
        <w:rPr>
          <w:i/>
          <w:noProof/>
        </w:rPr>
        <w:t>Genet Epidemiol</w:t>
      </w:r>
      <w:r w:rsidRPr="005F6C67">
        <w:rPr>
          <w:noProof/>
        </w:rPr>
        <w:t xml:space="preserve"> 39(4):227-238.</w:t>
      </w:r>
    </w:p>
    <w:p w14:paraId="50AD223D" w14:textId="5318BD58" w:rsidR="00A53DC7" w:rsidRDefault="008301E1" w:rsidP="003C22BC">
      <w:pPr>
        <w:spacing w:after="0" w:line="240" w:lineRule="auto"/>
        <w:rPr>
          <w:b/>
        </w:rPr>
      </w:pPr>
      <w:r>
        <w:rPr>
          <w:b/>
        </w:rPr>
        <w:fldChar w:fldCharType="end"/>
      </w:r>
    </w:p>
    <w:p w14:paraId="5635E976" w14:textId="6584C93B" w:rsidR="00A53DC7" w:rsidRPr="00A53DC7" w:rsidRDefault="00A53DC7">
      <w:pPr>
        <w:rPr>
          <w:b/>
          <w:sz w:val="24"/>
        </w:rPr>
      </w:pPr>
      <w:r w:rsidRPr="00A53DC7">
        <w:rPr>
          <w:b/>
          <w:sz w:val="24"/>
        </w:rPr>
        <w:br w:type="page"/>
      </w:r>
      <w:r w:rsidRPr="00A53DC7">
        <w:rPr>
          <w:b/>
          <w:sz w:val="24"/>
        </w:rPr>
        <w:lastRenderedPageBreak/>
        <w:t>Figure Legends</w:t>
      </w:r>
    </w:p>
    <w:p w14:paraId="05AE5BED" w14:textId="60FA2200" w:rsidR="001C24C2" w:rsidRPr="001C24C2" w:rsidRDefault="001C24C2" w:rsidP="001C24C2">
      <w:pPr>
        <w:spacing w:after="120"/>
        <w:rPr>
          <w:lang w:eastAsia="ko-KR"/>
        </w:rPr>
      </w:pPr>
      <w:r>
        <w:rPr>
          <w:b/>
          <w:lang w:eastAsia="ko-KR"/>
        </w:rPr>
        <w:t>Fig. 1.</w:t>
      </w:r>
      <w:r>
        <w:rPr>
          <w:b/>
        </w:rPr>
        <w:t xml:space="preserve"> </w:t>
      </w:r>
      <w:r>
        <w:t>Large pedigrees are a valuable tool to investigate the role of rare variants in complex disease.</w:t>
      </w:r>
    </w:p>
    <w:p w14:paraId="4137495D" w14:textId="40411A66" w:rsidR="00A53DC7" w:rsidRDefault="00A53DC7" w:rsidP="00A53DC7">
      <w:pPr>
        <w:pStyle w:val="Normal1"/>
        <w:widowControl w:val="0"/>
        <w:spacing w:after="120"/>
        <w:jc w:val="both"/>
        <w:rPr>
          <w:rFonts w:asciiTheme="minorHAnsi" w:hAnsiTheme="minorHAnsi" w:cs="Calibri"/>
          <w:szCs w:val="22"/>
        </w:rPr>
      </w:pPr>
      <w:r w:rsidRPr="008B2BA8">
        <w:rPr>
          <w:rFonts w:asciiTheme="minorHAnsi" w:hAnsiTheme="minorHAnsi"/>
          <w:b/>
          <w:szCs w:val="22"/>
        </w:rPr>
        <w:t>F</w:t>
      </w:r>
      <w:r w:rsidR="001C24C2">
        <w:rPr>
          <w:rFonts w:asciiTheme="minorHAnsi" w:hAnsiTheme="minorHAnsi"/>
          <w:b/>
          <w:szCs w:val="22"/>
        </w:rPr>
        <w:t>ig. 2.</w:t>
      </w:r>
      <w:r w:rsidRPr="008B2BA8">
        <w:rPr>
          <w:rFonts w:asciiTheme="minorHAnsi" w:hAnsiTheme="minorHAnsi" w:cs="Calibri"/>
          <w:szCs w:val="22"/>
        </w:rPr>
        <w:t xml:space="preserve"> Enrichment of allele counts within pedigrees and the effect on the analysis power. </w:t>
      </w:r>
      <w:r>
        <w:rPr>
          <w:rFonts w:asciiTheme="minorHAnsi" w:hAnsiTheme="minorHAnsi" w:cs="Calibri"/>
          <w:szCs w:val="22"/>
        </w:rPr>
        <w:t>A)</w:t>
      </w:r>
      <w:r w:rsidRPr="008B2BA8">
        <w:rPr>
          <w:rFonts w:asciiTheme="minorHAnsi" w:hAnsiTheme="minorHAnsi" w:cs="Calibri"/>
          <w:szCs w:val="22"/>
        </w:rPr>
        <w:t xml:space="preserve"> Power to detect private risk variants conditional on the number of observed allele counts</w:t>
      </w:r>
      <w:r>
        <w:rPr>
          <w:rFonts w:asciiTheme="minorHAnsi" w:hAnsiTheme="minorHAnsi" w:cs="Calibri"/>
          <w:szCs w:val="22"/>
        </w:rPr>
        <w:t>.</w:t>
      </w:r>
      <w:r w:rsidR="00673867">
        <w:rPr>
          <w:rFonts w:asciiTheme="minorHAnsi" w:hAnsiTheme="minorHAnsi" w:cs="Calibri"/>
          <w:szCs w:val="22"/>
        </w:rPr>
        <w:t xml:space="preserve"> Effect sizes are expressed in standard deviation (SD) units for normalize traits.</w:t>
      </w:r>
      <w:r>
        <w:rPr>
          <w:rFonts w:asciiTheme="minorHAnsi" w:hAnsiTheme="minorHAnsi" w:cs="Calibri"/>
          <w:szCs w:val="22"/>
        </w:rPr>
        <w:t xml:space="preserve"> B)</w:t>
      </w:r>
      <w:r w:rsidRPr="008B2BA8">
        <w:rPr>
          <w:rFonts w:asciiTheme="minorHAnsi" w:hAnsiTheme="minorHAnsi" w:cs="Calibri"/>
          <w:szCs w:val="22"/>
        </w:rPr>
        <w:t xml:space="preserve"> Power to detect at least one of </w:t>
      </w:r>
      <w:r w:rsidRPr="003422D8">
        <w:rPr>
          <w:rFonts w:asciiTheme="minorHAnsi" w:hAnsiTheme="minorHAnsi" w:cs="Calibri"/>
          <w:i/>
          <w:szCs w:val="22"/>
        </w:rPr>
        <w:t>N</w:t>
      </w:r>
      <w:r w:rsidRPr="008B2BA8">
        <w:rPr>
          <w:rFonts w:asciiTheme="minorHAnsi" w:hAnsiTheme="minorHAnsi" w:cs="Calibri"/>
          <w:szCs w:val="22"/>
        </w:rPr>
        <w:t xml:space="preserve"> private risk alleles with effect size of 2 </w:t>
      </w:r>
      <w:r>
        <w:rPr>
          <w:rFonts w:asciiTheme="minorHAnsi" w:hAnsiTheme="minorHAnsi" w:cs="Calibri"/>
          <w:szCs w:val="22"/>
        </w:rPr>
        <w:t xml:space="preserve">phenotype </w:t>
      </w:r>
      <w:r w:rsidRPr="008B2BA8">
        <w:rPr>
          <w:rFonts w:asciiTheme="minorHAnsi" w:hAnsiTheme="minorHAnsi" w:cs="Calibri"/>
          <w:szCs w:val="22"/>
        </w:rPr>
        <w:t>standard deviations in our pedigree samples (black) and in 1,034 unrelated samples (blue).</w:t>
      </w:r>
      <w:r w:rsidR="001C5AD2">
        <w:rPr>
          <w:rFonts w:asciiTheme="minorHAnsi" w:hAnsiTheme="minorHAnsi" w:cs="Calibri"/>
          <w:szCs w:val="22"/>
        </w:rPr>
        <w:t xml:space="preserve"> Blue curves for MAF=0.01% and MAF=0.001% are shown overlapped in one </w:t>
      </w:r>
      <w:r w:rsidR="00047745">
        <w:rPr>
          <w:rFonts w:asciiTheme="minorHAnsi" w:hAnsiTheme="minorHAnsi" w:cs="Calibri"/>
          <w:szCs w:val="22"/>
        </w:rPr>
        <w:t>line</w:t>
      </w:r>
      <w:r w:rsidR="001C5AD2">
        <w:rPr>
          <w:rFonts w:asciiTheme="minorHAnsi" w:hAnsiTheme="minorHAnsi" w:cs="Calibri"/>
          <w:szCs w:val="22"/>
        </w:rPr>
        <w:t xml:space="preserve"> at power=0.</w:t>
      </w:r>
      <w:r w:rsidRPr="008B2BA8">
        <w:rPr>
          <w:rFonts w:asciiTheme="minorHAnsi" w:hAnsiTheme="minorHAnsi" w:cs="Calibri"/>
          <w:szCs w:val="22"/>
        </w:rPr>
        <w:t xml:space="preserve"> </w:t>
      </w:r>
      <w:r>
        <w:rPr>
          <w:rFonts w:asciiTheme="minorHAnsi" w:hAnsiTheme="minorHAnsi" w:cs="Calibri"/>
          <w:szCs w:val="22"/>
        </w:rPr>
        <w:t>C) Distribution of maximum possible and expected numbers of minor alleles for 413 pedigree founders, where maximum numbers are number of all descendent haploids and expected numbers are averaged over 1,000 gene-drop simulations</w:t>
      </w:r>
      <w:r w:rsidRPr="008B2BA8">
        <w:rPr>
          <w:rFonts w:asciiTheme="minorHAnsi" w:hAnsiTheme="minorHAnsi" w:cs="Calibri"/>
          <w:szCs w:val="22"/>
        </w:rPr>
        <w:t>.</w:t>
      </w:r>
    </w:p>
    <w:p w14:paraId="3F7D0DFD" w14:textId="6FFB1E14" w:rsidR="001C24C2" w:rsidRPr="001C24C2" w:rsidRDefault="001C24C2" w:rsidP="001C24C2">
      <w:pPr>
        <w:pStyle w:val="Normal1"/>
        <w:widowControl w:val="0"/>
        <w:spacing w:after="120"/>
        <w:rPr>
          <w:rFonts w:asciiTheme="minorHAnsi" w:hAnsiTheme="minorHAnsi"/>
        </w:rPr>
      </w:pPr>
      <w:r>
        <w:rPr>
          <w:rFonts w:asciiTheme="minorHAnsi" w:hAnsiTheme="minorHAnsi"/>
          <w:b/>
        </w:rPr>
        <w:t>Fig. 3</w:t>
      </w:r>
      <w:r w:rsidRPr="00EE1137">
        <w:rPr>
          <w:rFonts w:asciiTheme="minorHAnsi" w:hAnsiTheme="minorHAnsi"/>
        </w:rPr>
        <w:t xml:space="preserve">. </w:t>
      </w:r>
      <w:r>
        <w:rPr>
          <w:rFonts w:asciiTheme="minorHAnsi" w:hAnsiTheme="minorHAnsi"/>
        </w:rPr>
        <w:t>Catalog</w:t>
      </w:r>
      <w:r w:rsidRPr="00EE1137">
        <w:rPr>
          <w:rFonts w:asciiTheme="minorHAnsi" w:hAnsiTheme="minorHAnsi"/>
        </w:rPr>
        <w:t xml:space="preserve"> of variants identi</w:t>
      </w:r>
      <w:r>
        <w:rPr>
          <w:rFonts w:asciiTheme="minorHAnsi" w:hAnsiTheme="minorHAnsi"/>
        </w:rPr>
        <w:t>fied by whole genome sequencing.</w:t>
      </w:r>
    </w:p>
    <w:p w14:paraId="481B9736" w14:textId="095625C4" w:rsidR="00A53DC7" w:rsidRDefault="001C24C2">
      <w:r>
        <w:rPr>
          <w:b/>
        </w:rPr>
        <w:t>Fig. 4</w:t>
      </w:r>
      <w:r w:rsidR="00A53DC7">
        <w:rPr>
          <w:b/>
        </w:rPr>
        <w:t>.</w:t>
      </w:r>
      <w:r w:rsidR="00A53DC7">
        <w:t xml:space="preserve"> Single-variant association results for type 2 diabetes and glycemic traits. QQ and Manhattan plots for A) T2D, B) fasting glucose (adjusted for BMI), and C) fasting insulin (adjusted for BMI). Only v</w:t>
      </w:r>
      <w:r w:rsidR="00A53DC7" w:rsidRPr="009022EB">
        <w:t xml:space="preserve">ariants </w:t>
      </w:r>
      <w:r w:rsidR="00A53DC7">
        <w:t>with MAF</w:t>
      </w:r>
      <w:r w:rsidR="00A53DC7" w:rsidRPr="009022EB">
        <w:t xml:space="preserve"> </w:t>
      </w:r>
      <w:r w:rsidR="00A53DC7">
        <w:t>≤</w:t>
      </w:r>
      <w:r w:rsidR="00A53DC7" w:rsidRPr="009022EB">
        <w:t xml:space="preserve"> 1% in the 1000 Genomes </w:t>
      </w:r>
      <w:r w:rsidR="00A53DC7">
        <w:t xml:space="preserve">Phase I dataset are plotted. </w:t>
      </w:r>
      <w:r w:rsidR="00A53DC7" w:rsidRPr="009022EB">
        <w:t>Variants that are only seen in one pedigree (that would be private in an unre</w:t>
      </w:r>
      <w:r w:rsidR="00A53DC7">
        <w:t xml:space="preserve">lated sample) are highlighted in purple. The </w:t>
      </w:r>
      <w:r w:rsidR="00A53DC7" w:rsidRPr="00EB40AC">
        <w:t>“</w:t>
      </w:r>
      <w:r w:rsidR="00A53DC7">
        <w:t>s</w:t>
      </w:r>
      <w:r w:rsidR="00A53DC7" w:rsidRPr="00EB40AC">
        <w:t xml:space="preserve">tep” in the </w:t>
      </w:r>
      <w:r w:rsidR="00A53DC7">
        <w:t>T2D QQ-</w:t>
      </w:r>
      <w:r w:rsidR="00A53DC7" w:rsidRPr="00EB40AC">
        <w:t xml:space="preserve">plot is due to a </w:t>
      </w:r>
      <w:r w:rsidR="00A53DC7">
        <w:t>group</w:t>
      </w:r>
      <w:r w:rsidR="00A53DC7" w:rsidRPr="00EB40AC">
        <w:t xml:space="preserve"> of variants shared by a nuclear family in one pedigree in which </w:t>
      </w:r>
      <w:r w:rsidR="00A53DC7">
        <w:t>five</w:t>
      </w:r>
      <w:r w:rsidR="00A53DC7" w:rsidRPr="00EB40AC">
        <w:t xml:space="preserve"> members have</w:t>
      </w:r>
      <w:r w:rsidR="00A53DC7">
        <w:t xml:space="preserve"> T2D</w:t>
      </w:r>
      <w:r w:rsidR="00A53DC7" w:rsidRPr="00EB40AC">
        <w:t xml:space="preserve">. </w:t>
      </w:r>
      <w:r w:rsidR="00A53DC7">
        <w:t xml:space="preserve">No variant achieved a </w:t>
      </w:r>
      <w:r w:rsidR="00A53DC7" w:rsidRPr="00C25DEC">
        <w:rPr>
          <w:i/>
        </w:rPr>
        <w:t>p</w:t>
      </w:r>
      <w:r w:rsidR="00A53DC7">
        <w:t xml:space="preserve">-value exceeding the experiment-wide significance threshold of </w:t>
      </w:r>
      <w:r w:rsidR="00A53DC7" w:rsidRPr="00A858CF">
        <w:t>7.1x10</w:t>
      </w:r>
      <w:r w:rsidR="00A53DC7" w:rsidRPr="00A858CF">
        <w:rPr>
          <w:vertAlign w:val="superscript"/>
        </w:rPr>
        <w:t>-8</w:t>
      </w:r>
      <w:r w:rsidR="00A53DC7">
        <w:t xml:space="preserve"> for any of these three traits.</w:t>
      </w:r>
    </w:p>
    <w:p w14:paraId="54A8513B" w14:textId="3B15D138" w:rsidR="009525A1" w:rsidRDefault="001C24C2" w:rsidP="00B74E67">
      <w:pPr>
        <w:spacing w:after="0" w:line="240" w:lineRule="auto"/>
        <w:jc w:val="both"/>
      </w:pPr>
      <w:r>
        <w:rPr>
          <w:b/>
        </w:rPr>
        <w:t>Fig. 5</w:t>
      </w:r>
      <w:r w:rsidR="00A53DC7">
        <w:rPr>
          <w:b/>
        </w:rPr>
        <w:t xml:space="preserve">. </w:t>
      </w:r>
      <w:r w:rsidR="00A53DC7" w:rsidRPr="003C22BC">
        <w:t xml:space="preserve">Distribution of estimated </w:t>
      </w:r>
      <w:r w:rsidR="00A53DC7">
        <w:t>effect sizes (betas)</w:t>
      </w:r>
      <w:r w:rsidR="00A53DC7" w:rsidRPr="003C22BC">
        <w:t xml:space="preserve"> </w:t>
      </w:r>
      <w:r w:rsidR="00A53DC7">
        <w:t xml:space="preserve">of minor alleles </w:t>
      </w:r>
      <w:r w:rsidR="00A53DC7" w:rsidRPr="003C22BC">
        <w:t>on quantitative gene expression for common (n=43,517,300) and rare</w:t>
      </w:r>
      <w:r w:rsidR="00A53DC7">
        <w:t xml:space="preserve"> (n=927,244,054</w:t>
      </w:r>
      <w:r w:rsidR="00A53DC7" w:rsidRPr="003C22BC">
        <w:t>) variants.</w:t>
      </w:r>
      <w:r w:rsidR="00A53DC7">
        <w:t xml:space="preserve"> </w:t>
      </w:r>
    </w:p>
    <w:p w14:paraId="3C9578DD" w14:textId="77777777" w:rsidR="00B74E67" w:rsidRPr="00B74E67" w:rsidRDefault="00B74E67" w:rsidP="00B74E67">
      <w:pPr>
        <w:spacing w:after="0" w:line="240" w:lineRule="auto"/>
        <w:jc w:val="both"/>
      </w:pPr>
    </w:p>
    <w:p w14:paraId="6A4E7FA8" w14:textId="77777777" w:rsidR="00B74E67" w:rsidRPr="00A53DC7" w:rsidRDefault="00B74E67" w:rsidP="00E64E90">
      <w:pPr>
        <w:rPr>
          <w:rFonts w:ascii="Calibri" w:hAnsi="Calibri"/>
          <w:b/>
        </w:rPr>
      </w:pPr>
    </w:p>
    <w:sectPr w:rsidR="00B74E67" w:rsidRPr="00A53DC7" w:rsidSect="0096004C">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B25D3F" w14:textId="77777777" w:rsidR="00F55788" w:rsidRDefault="00F55788" w:rsidP="00085669">
      <w:pPr>
        <w:spacing w:after="0" w:line="240" w:lineRule="auto"/>
      </w:pPr>
      <w:r>
        <w:separator/>
      </w:r>
    </w:p>
  </w:endnote>
  <w:endnote w:type="continuationSeparator" w:id="0">
    <w:p w14:paraId="56591396" w14:textId="77777777" w:rsidR="00F55788" w:rsidRDefault="00F55788" w:rsidP="00085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맑은 고딕">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ngs">
    <w:altName w:val="Yu Gothic"/>
    <w:panose1 w:val="00000000000000000000"/>
    <w:charset w:val="80"/>
    <w:family w:val="roman"/>
    <w:notTrueType/>
    <w:pitch w:val="fixed"/>
    <w:sig w:usb0="00000001" w:usb1="08070000" w:usb2="00000010" w:usb3="00000000" w:csb0="00020000"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CC446" w14:textId="77777777" w:rsidR="003B5138" w:rsidRDefault="003B5138" w:rsidP="00A31B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8AB217" w14:textId="77777777" w:rsidR="003B5138" w:rsidRDefault="003B5138" w:rsidP="003B513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274B7" w14:textId="6865B18F" w:rsidR="003B5138" w:rsidRDefault="003B5138" w:rsidP="00A31B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6D4D">
      <w:rPr>
        <w:rStyle w:val="PageNumber"/>
        <w:noProof/>
      </w:rPr>
      <w:t>2</w:t>
    </w:r>
    <w:r>
      <w:rPr>
        <w:rStyle w:val="PageNumber"/>
      </w:rPr>
      <w:fldChar w:fldCharType="end"/>
    </w:r>
  </w:p>
  <w:p w14:paraId="24AB1F0B" w14:textId="77777777" w:rsidR="003B5138" w:rsidRDefault="003B5138" w:rsidP="003B513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060CD" w14:textId="77777777" w:rsidR="00F55788" w:rsidRDefault="00F55788" w:rsidP="00085669">
      <w:pPr>
        <w:spacing w:after="0" w:line="240" w:lineRule="auto"/>
      </w:pPr>
      <w:r>
        <w:separator/>
      </w:r>
    </w:p>
  </w:footnote>
  <w:footnote w:type="continuationSeparator" w:id="0">
    <w:p w14:paraId="7F4E1DB8" w14:textId="77777777" w:rsidR="00F55788" w:rsidRDefault="00F55788" w:rsidP="0008566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9F38CE24"/>
    <w:lvl w:ilvl="0">
      <w:start w:val="1"/>
      <w:numFmt w:val="decimal"/>
      <w:lvlText w:val="%1."/>
      <w:lvlJc w:val="left"/>
      <w:pPr>
        <w:tabs>
          <w:tab w:val="num" w:pos="360"/>
        </w:tabs>
        <w:ind w:left="360" w:hanging="360"/>
      </w:pPr>
    </w:lvl>
  </w:abstractNum>
  <w:abstractNum w:abstractNumId="1">
    <w:nsid w:val="04F5490C"/>
    <w:multiLevelType w:val="hybridMultilevel"/>
    <w:tmpl w:val="2B8AD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A6C65C4"/>
    <w:multiLevelType w:val="hybridMultilevel"/>
    <w:tmpl w:val="9B6E71B0"/>
    <w:lvl w:ilvl="0" w:tplc="04090013">
      <w:start w:val="1"/>
      <w:numFmt w:val="upperRoman"/>
      <w:lvlText w:val="%1."/>
      <w:lvlJc w:val="righ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1D4C2753"/>
    <w:multiLevelType w:val="hybridMultilevel"/>
    <w:tmpl w:val="CFA0D8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9A0BE9"/>
    <w:multiLevelType w:val="hybridMultilevel"/>
    <w:tmpl w:val="1E782B1E"/>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26C57B1F"/>
    <w:multiLevelType w:val="hybridMultilevel"/>
    <w:tmpl w:val="A36A88E4"/>
    <w:lvl w:ilvl="0" w:tplc="7D743E4E">
      <w:start w:val="100"/>
      <w:numFmt w:val="bullet"/>
      <w:lvlText w:val=""/>
      <w:lvlJc w:val="left"/>
      <w:pPr>
        <w:ind w:left="720" w:hanging="360"/>
      </w:pPr>
      <w:rPr>
        <w:rFonts w:ascii="Symbol" w:eastAsia="Batang" w:hAnsi="Symbol"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3E1D79"/>
    <w:multiLevelType w:val="hybridMultilevel"/>
    <w:tmpl w:val="E1006068"/>
    <w:lvl w:ilvl="0" w:tplc="04090013">
      <w:start w:val="1"/>
      <w:numFmt w:val="upperRoman"/>
      <w:lvlText w:val="%1."/>
      <w:lvlJc w:val="righ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nsid w:val="2D8158BF"/>
    <w:multiLevelType w:val="hybridMultilevel"/>
    <w:tmpl w:val="9B348448"/>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C5423C4"/>
    <w:multiLevelType w:val="hybridMultilevel"/>
    <w:tmpl w:val="AB08E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D329A5"/>
    <w:multiLevelType w:val="hybridMultilevel"/>
    <w:tmpl w:val="D1B8214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40356EA"/>
    <w:multiLevelType w:val="hybridMultilevel"/>
    <w:tmpl w:val="416EA06E"/>
    <w:lvl w:ilvl="0" w:tplc="0409000B">
      <w:start w:val="1"/>
      <w:numFmt w:val="bullet"/>
      <w:lvlText w:val=""/>
      <w:lvlJc w:val="left"/>
      <w:pPr>
        <w:ind w:left="758" w:hanging="360"/>
      </w:pPr>
      <w:rPr>
        <w:rFonts w:ascii="Wingdings" w:hAnsi="Wingdings" w:hint="default"/>
      </w:rPr>
    </w:lvl>
    <w:lvl w:ilvl="1" w:tplc="04090003" w:tentative="1">
      <w:start w:val="1"/>
      <w:numFmt w:val="bullet"/>
      <w:lvlText w:val="o"/>
      <w:lvlJc w:val="left"/>
      <w:pPr>
        <w:ind w:left="1478" w:hanging="360"/>
      </w:pPr>
      <w:rPr>
        <w:rFonts w:ascii="Courier New" w:hAnsi="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11">
    <w:nsid w:val="59276484"/>
    <w:multiLevelType w:val="hybridMultilevel"/>
    <w:tmpl w:val="BBE6DFD2"/>
    <w:lvl w:ilvl="0" w:tplc="2A8CBD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1803D98"/>
    <w:multiLevelType w:val="hybridMultilevel"/>
    <w:tmpl w:val="872E6EF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1DF6D24"/>
    <w:multiLevelType w:val="hybridMultilevel"/>
    <w:tmpl w:val="43F68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6E53784"/>
    <w:multiLevelType w:val="hybridMultilevel"/>
    <w:tmpl w:val="F79CD2FE"/>
    <w:lvl w:ilvl="0" w:tplc="0409000F">
      <w:start w:val="1"/>
      <w:numFmt w:val="decimal"/>
      <w:lvlText w:val="%1."/>
      <w:lvlJc w:val="left"/>
      <w:pPr>
        <w:ind w:left="1126" w:hanging="360"/>
      </w:pPr>
      <w:rPr>
        <w:rFonts w:cs="Times New Roman"/>
      </w:rPr>
    </w:lvl>
    <w:lvl w:ilvl="1" w:tplc="04090019" w:tentative="1">
      <w:start w:val="1"/>
      <w:numFmt w:val="lowerLetter"/>
      <w:lvlText w:val="%2."/>
      <w:lvlJc w:val="left"/>
      <w:pPr>
        <w:ind w:left="1846" w:hanging="360"/>
      </w:pPr>
      <w:rPr>
        <w:rFonts w:cs="Times New Roman"/>
      </w:rPr>
    </w:lvl>
    <w:lvl w:ilvl="2" w:tplc="0409001B" w:tentative="1">
      <w:start w:val="1"/>
      <w:numFmt w:val="lowerRoman"/>
      <w:lvlText w:val="%3."/>
      <w:lvlJc w:val="right"/>
      <w:pPr>
        <w:ind w:left="2566" w:hanging="180"/>
      </w:pPr>
      <w:rPr>
        <w:rFonts w:cs="Times New Roman"/>
      </w:rPr>
    </w:lvl>
    <w:lvl w:ilvl="3" w:tplc="0409000F" w:tentative="1">
      <w:start w:val="1"/>
      <w:numFmt w:val="decimal"/>
      <w:lvlText w:val="%4."/>
      <w:lvlJc w:val="left"/>
      <w:pPr>
        <w:ind w:left="3286" w:hanging="360"/>
      </w:pPr>
      <w:rPr>
        <w:rFonts w:cs="Times New Roman"/>
      </w:rPr>
    </w:lvl>
    <w:lvl w:ilvl="4" w:tplc="04090019" w:tentative="1">
      <w:start w:val="1"/>
      <w:numFmt w:val="lowerLetter"/>
      <w:lvlText w:val="%5."/>
      <w:lvlJc w:val="left"/>
      <w:pPr>
        <w:ind w:left="4006" w:hanging="360"/>
      </w:pPr>
      <w:rPr>
        <w:rFonts w:cs="Times New Roman"/>
      </w:rPr>
    </w:lvl>
    <w:lvl w:ilvl="5" w:tplc="0409001B" w:tentative="1">
      <w:start w:val="1"/>
      <w:numFmt w:val="lowerRoman"/>
      <w:lvlText w:val="%6."/>
      <w:lvlJc w:val="right"/>
      <w:pPr>
        <w:ind w:left="4726" w:hanging="180"/>
      </w:pPr>
      <w:rPr>
        <w:rFonts w:cs="Times New Roman"/>
      </w:rPr>
    </w:lvl>
    <w:lvl w:ilvl="6" w:tplc="0409000F" w:tentative="1">
      <w:start w:val="1"/>
      <w:numFmt w:val="decimal"/>
      <w:lvlText w:val="%7."/>
      <w:lvlJc w:val="left"/>
      <w:pPr>
        <w:ind w:left="5446" w:hanging="360"/>
      </w:pPr>
      <w:rPr>
        <w:rFonts w:cs="Times New Roman"/>
      </w:rPr>
    </w:lvl>
    <w:lvl w:ilvl="7" w:tplc="04090019" w:tentative="1">
      <w:start w:val="1"/>
      <w:numFmt w:val="lowerLetter"/>
      <w:lvlText w:val="%8."/>
      <w:lvlJc w:val="left"/>
      <w:pPr>
        <w:ind w:left="6166" w:hanging="360"/>
      </w:pPr>
      <w:rPr>
        <w:rFonts w:cs="Times New Roman"/>
      </w:rPr>
    </w:lvl>
    <w:lvl w:ilvl="8" w:tplc="0409001B" w:tentative="1">
      <w:start w:val="1"/>
      <w:numFmt w:val="lowerRoman"/>
      <w:lvlText w:val="%9."/>
      <w:lvlJc w:val="right"/>
      <w:pPr>
        <w:ind w:left="6886" w:hanging="180"/>
      </w:pPr>
      <w:rPr>
        <w:rFonts w:cs="Times New Roman"/>
      </w:rPr>
    </w:lvl>
  </w:abstractNum>
  <w:abstractNum w:abstractNumId="15">
    <w:nsid w:val="7D241FA9"/>
    <w:multiLevelType w:val="hybridMultilevel"/>
    <w:tmpl w:val="81EA7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0"/>
  </w:num>
  <w:num w:numId="4">
    <w:abstractNumId w:val="6"/>
  </w:num>
  <w:num w:numId="5">
    <w:abstractNumId w:val="1"/>
  </w:num>
  <w:num w:numId="6">
    <w:abstractNumId w:val="9"/>
  </w:num>
  <w:num w:numId="7">
    <w:abstractNumId w:val="14"/>
  </w:num>
  <w:num w:numId="8">
    <w:abstractNumId w:val="4"/>
  </w:num>
  <w:num w:numId="9">
    <w:abstractNumId w:val="2"/>
  </w:num>
  <w:num w:numId="10">
    <w:abstractNumId w:val="7"/>
  </w:num>
  <w:num w:numId="11">
    <w:abstractNumId w:val="12"/>
  </w:num>
  <w:num w:numId="12">
    <w:abstractNumId w:val="15"/>
  </w:num>
  <w:num w:numId="13">
    <w:abstractNumId w:val="3"/>
  </w:num>
  <w:num w:numId="14">
    <w:abstractNumId w:val="5"/>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as990ar00rmepep0vzxzdzsw0trvrt5zt&quot;&gt;My EndNote Library&lt;record-ids&gt;&lt;item&gt;1&lt;/item&gt;&lt;item&gt;3&lt;/item&gt;&lt;item&gt;10&lt;/item&gt;&lt;item&gt;178&lt;/item&gt;&lt;item&gt;203&lt;/item&gt;&lt;item&gt;207&lt;/item&gt;&lt;item&gt;208&lt;/item&gt;&lt;item&gt;209&lt;/item&gt;&lt;item&gt;210&lt;/item&gt;&lt;item&gt;212&lt;/item&gt;&lt;item&gt;214&lt;/item&gt;&lt;item&gt;215&lt;/item&gt;&lt;item&gt;216&lt;/item&gt;&lt;item&gt;217&lt;/item&gt;&lt;item&gt;219&lt;/item&gt;&lt;item&gt;220&lt;/item&gt;&lt;item&gt;221&lt;/item&gt;&lt;item&gt;222&lt;/item&gt;&lt;item&gt;223&lt;/item&gt;&lt;item&gt;224&lt;/item&gt;&lt;item&gt;225&lt;/item&gt;&lt;item&gt;226&lt;/item&gt;&lt;item&gt;267&lt;/item&gt;&lt;item&gt;268&lt;/item&gt;&lt;item&gt;269&lt;/item&gt;&lt;item&gt;270&lt;/item&gt;&lt;item&gt;281&lt;/item&gt;&lt;/record-ids&gt;&lt;/item&gt;&lt;/Libraries&gt;"/>
  </w:docVars>
  <w:rsids>
    <w:rsidRoot w:val="000C6F27"/>
    <w:rsid w:val="00000232"/>
    <w:rsid w:val="00001567"/>
    <w:rsid w:val="00011905"/>
    <w:rsid w:val="00012FF4"/>
    <w:rsid w:val="00023C1E"/>
    <w:rsid w:val="00027986"/>
    <w:rsid w:val="000300B5"/>
    <w:rsid w:val="000330A6"/>
    <w:rsid w:val="00036E09"/>
    <w:rsid w:val="00036E92"/>
    <w:rsid w:val="00047745"/>
    <w:rsid w:val="00047BC2"/>
    <w:rsid w:val="0005023B"/>
    <w:rsid w:val="000516EE"/>
    <w:rsid w:val="0006492A"/>
    <w:rsid w:val="00070584"/>
    <w:rsid w:val="00075195"/>
    <w:rsid w:val="0008372B"/>
    <w:rsid w:val="00085669"/>
    <w:rsid w:val="00085857"/>
    <w:rsid w:val="0008705B"/>
    <w:rsid w:val="00092D91"/>
    <w:rsid w:val="000A1B92"/>
    <w:rsid w:val="000B14E2"/>
    <w:rsid w:val="000B1C79"/>
    <w:rsid w:val="000B4CBF"/>
    <w:rsid w:val="000C0FFD"/>
    <w:rsid w:val="000C2681"/>
    <w:rsid w:val="000C2979"/>
    <w:rsid w:val="000C42AF"/>
    <w:rsid w:val="000C6F27"/>
    <w:rsid w:val="000E5C51"/>
    <w:rsid w:val="00111C51"/>
    <w:rsid w:val="00125217"/>
    <w:rsid w:val="00127E50"/>
    <w:rsid w:val="001337A1"/>
    <w:rsid w:val="00136932"/>
    <w:rsid w:val="0013773B"/>
    <w:rsid w:val="0014053C"/>
    <w:rsid w:val="00141774"/>
    <w:rsid w:val="00154168"/>
    <w:rsid w:val="001814F3"/>
    <w:rsid w:val="00187D0F"/>
    <w:rsid w:val="00191C36"/>
    <w:rsid w:val="001938DC"/>
    <w:rsid w:val="001A4142"/>
    <w:rsid w:val="001A4D4B"/>
    <w:rsid w:val="001A5D41"/>
    <w:rsid w:val="001C184A"/>
    <w:rsid w:val="001C1EFB"/>
    <w:rsid w:val="001C24C2"/>
    <w:rsid w:val="001C5AD2"/>
    <w:rsid w:val="001C5FB0"/>
    <w:rsid w:val="001D49E6"/>
    <w:rsid w:val="001D5414"/>
    <w:rsid w:val="001E26C2"/>
    <w:rsid w:val="001E5FA3"/>
    <w:rsid w:val="001E797A"/>
    <w:rsid w:val="001F1984"/>
    <w:rsid w:val="001F7861"/>
    <w:rsid w:val="00201B12"/>
    <w:rsid w:val="00206852"/>
    <w:rsid w:val="002111BC"/>
    <w:rsid w:val="002119BE"/>
    <w:rsid w:val="00220649"/>
    <w:rsid w:val="00224ABF"/>
    <w:rsid w:val="00226438"/>
    <w:rsid w:val="00237178"/>
    <w:rsid w:val="00242115"/>
    <w:rsid w:val="00253DF4"/>
    <w:rsid w:val="0026075C"/>
    <w:rsid w:val="002738C2"/>
    <w:rsid w:val="00275E42"/>
    <w:rsid w:val="00284B41"/>
    <w:rsid w:val="00290F9B"/>
    <w:rsid w:val="00291107"/>
    <w:rsid w:val="00293448"/>
    <w:rsid w:val="00297228"/>
    <w:rsid w:val="00297B48"/>
    <w:rsid w:val="002A25A6"/>
    <w:rsid w:val="002A6004"/>
    <w:rsid w:val="002B3305"/>
    <w:rsid w:val="002B41BF"/>
    <w:rsid w:val="002B6C99"/>
    <w:rsid w:val="002C4950"/>
    <w:rsid w:val="002C5D1F"/>
    <w:rsid w:val="002D0A4F"/>
    <w:rsid w:val="002D2231"/>
    <w:rsid w:val="002D3371"/>
    <w:rsid w:val="002D432D"/>
    <w:rsid w:val="002D459F"/>
    <w:rsid w:val="002D5672"/>
    <w:rsid w:val="002D5CE1"/>
    <w:rsid w:val="002D7700"/>
    <w:rsid w:val="002E088D"/>
    <w:rsid w:val="002E5021"/>
    <w:rsid w:val="002E6D4D"/>
    <w:rsid w:val="002E7B15"/>
    <w:rsid w:val="002E7FF6"/>
    <w:rsid w:val="002F0BDC"/>
    <w:rsid w:val="002F3B8F"/>
    <w:rsid w:val="002F6162"/>
    <w:rsid w:val="00301C73"/>
    <w:rsid w:val="0031065C"/>
    <w:rsid w:val="00312B38"/>
    <w:rsid w:val="0032441B"/>
    <w:rsid w:val="0033565D"/>
    <w:rsid w:val="0034015E"/>
    <w:rsid w:val="0034218A"/>
    <w:rsid w:val="003422D8"/>
    <w:rsid w:val="003451C3"/>
    <w:rsid w:val="00350AA3"/>
    <w:rsid w:val="00357A7B"/>
    <w:rsid w:val="00367F71"/>
    <w:rsid w:val="00370306"/>
    <w:rsid w:val="00374E75"/>
    <w:rsid w:val="003A1FD1"/>
    <w:rsid w:val="003A3A0C"/>
    <w:rsid w:val="003A50F1"/>
    <w:rsid w:val="003B00FB"/>
    <w:rsid w:val="003B3D6C"/>
    <w:rsid w:val="003B5138"/>
    <w:rsid w:val="003C033B"/>
    <w:rsid w:val="003C22BC"/>
    <w:rsid w:val="003C2E9E"/>
    <w:rsid w:val="003D78E8"/>
    <w:rsid w:val="003E1654"/>
    <w:rsid w:val="003E1D08"/>
    <w:rsid w:val="003F4D3E"/>
    <w:rsid w:val="00400804"/>
    <w:rsid w:val="00411E6A"/>
    <w:rsid w:val="00420AE0"/>
    <w:rsid w:val="00427415"/>
    <w:rsid w:val="00433A81"/>
    <w:rsid w:val="00434DD3"/>
    <w:rsid w:val="00442687"/>
    <w:rsid w:val="0044465D"/>
    <w:rsid w:val="004456BC"/>
    <w:rsid w:val="00445D98"/>
    <w:rsid w:val="004547CE"/>
    <w:rsid w:val="00455B5E"/>
    <w:rsid w:val="00463281"/>
    <w:rsid w:val="0046396E"/>
    <w:rsid w:val="00464B7D"/>
    <w:rsid w:val="00465CC3"/>
    <w:rsid w:val="00466415"/>
    <w:rsid w:val="00466C56"/>
    <w:rsid w:val="004759DF"/>
    <w:rsid w:val="00480705"/>
    <w:rsid w:val="00490307"/>
    <w:rsid w:val="004A3338"/>
    <w:rsid w:val="004A427F"/>
    <w:rsid w:val="004B0D26"/>
    <w:rsid w:val="004C298A"/>
    <w:rsid w:val="004C5193"/>
    <w:rsid w:val="004C6366"/>
    <w:rsid w:val="004C7088"/>
    <w:rsid w:val="004F2167"/>
    <w:rsid w:val="004F574C"/>
    <w:rsid w:val="00500AA9"/>
    <w:rsid w:val="00504BD8"/>
    <w:rsid w:val="005111BD"/>
    <w:rsid w:val="00511305"/>
    <w:rsid w:val="00512DD5"/>
    <w:rsid w:val="00524E9A"/>
    <w:rsid w:val="005256CA"/>
    <w:rsid w:val="00535349"/>
    <w:rsid w:val="005415F6"/>
    <w:rsid w:val="00545668"/>
    <w:rsid w:val="005652A2"/>
    <w:rsid w:val="0056676D"/>
    <w:rsid w:val="0057162E"/>
    <w:rsid w:val="00572BB7"/>
    <w:rsid w:val="005733D9"/>
    <w:rsid w:val="00574BD1"/>
    <w:rsid w:val="00577A4D"/>
    <w:rsid w:val="005803CA"/>
    <w:rsid w:val="00582312"/>
    <w:rsid w:val="005843CA"/>
    <w:rsid w:val="00595C21"/>
    <w:rsid w:val="005962FB"/>
    <w:rsid w:val="005A2A70"/>
    <w:rsid w:val="005B0619"/>
    <w:rsid w:val="005B087D"/>
    <w:rsid w:val="005B4379"/>
    <w:rsid w:val="005C03F1"/>
    <w:rsid w:val="005C2231"/>
    <w:rsid w:val="005C2795"/>
    <w:rsid w:val="005C3B02"/>
    <w:rsid w:val="005D4B48"/>
    <w:rsid w:val="005D5C06"/>
    <w:rsid w:val="005D6942"/>
    <w:rsid w:val="005E027A"/>
    <w:rsid w:val="005E09EF"/>
    <w:rsid w:val="005F3497"/>
    <w:rsid w:val="005F654B"/>
    <w:rsid w:val="005F6C67"/>
    <w:rsid w:val="00600DF1"/>
    <w:rsid w:val="0060161C"/>
    <w:rsid w:val="006037DB"/>
    <w:rsid w:val="006230CF"/>
    <w:rsid w:val="00626931"/>
    <w:rsid w:val="00636B7E"/>
    <w:rsid w:val="00637CC2"/>
    <w:rsid w:val="0064599F"/>
    <w:rsid w:val="006507F0"/>
    <w:rsid w:val="00651CC2"/>
    <w:rsid w:val="00653872"/>
    <w:rsid w:val="00662971"/>
    <w:rsid w:val="00662CBC"/>
    <w:rsid w:val="006640EB"/>
    <w:rsid w:val="00664C90"/>
    <w:rsid w:val="00664E85"/>
    <w:rsid w:val="006650A5"/>
    <w:rsid w:val="00672516"/>
    <w:rsid w:val="00673867"/>
    <w:rsid w:val="0068558F"/>
    <w:rsid w:val="00690506"/>
    <w:rsid w:val="00692190"/>
    <w:rsid w:val="00693152"/>
    <w:rsid w:val="00694734"/>
    <w:rsid w:val="00697D45"/>
    <w:rsid w:val="00697EE6"/>
    <w:rsid w:val="006A1B2D"/>
    <w:rsid w:val="006A46B5"/>
    <w:rsid w:val="006B122C"/>
    <w:rsid w:val="006B3D85"/>
    <w:rsid w:val="006B4F00"/>
    <w:rsid w:val="006C2C4F"/>
    <w:rsid w:val="006C460E"/>
    <w:rsid w:val="006D1FD2"/>
    <w:rsid w:val="006D59EB"/>
    <w:rsid w:val="006E0D13"/>
    <w:rsid w:val="006E5286"/>
    <w:rsid w:val="006F2A71"/>
    <w:rsid w:val="006F4D52"/>
    <w:rsid w:val="006F4DD4"/>
    <w:rsid w:val="006F6E3C"/>
    <w:rsid w:val="006F7D66"/>
    <w:rsid w:val="0070007B"/>
    <w:rsid w:val="00702AB2"/>
    <w:rsid w:val="00706E84"/>
    <w:rsid w:val="00721367"/>
    <w:rsid w:val="00724E9C"/>
    <w:rsid w:val="00730D0D"/>
    <w:rsid w:val="00730DD3"/>
    <w:rsid w:val="007335DC"/>
    <w:rsid w:val="00734AE3"/>
    <w:rsid w:val="00740263"/>
    <w:rsid w:val="00756257"/>
    <w:rsid w:val="00762A68"/>
    <w:rsid w:val="007637FA"/>
    <w:rsid w:val="0076433D"/>
    <w:rsid w:val="00766DA8"/>
    <w:rsid w:val="00772405"/>
    <w:rsid w:val="00775E95"/>
    <w:rsid w:val="007765A9"/>
    <w:rsid w:val="00786170"/>
    <w:rsid w:val="00795CBA"/>
    <w:rsid w:val="007A0F36"/>
    <w:rsid w:val="007B269D"/>
    <w:rsid w:val="007C1AD6"/>
    <w:rsid w:val="007D27FC"/>
    <w:rsid w:val="007D30A3"/>
    <w:rsid w:val="007E24B5"/>
    <w:rsid w:val="007F3408"/>
    <w:rsid w:val="008011E8"/>
    <w:rsid w:val="00801ACA"/>
    <w:rsid w:val="00803ECC"/>
    <w:rsid w:val="00813063"/>
    <w:rsid w:val="00822E05"/>
    <w:rsid w:val="0082316B"/>
    <w:rsid w:val="0082363A"/>
    <w:rsid w:val="008249A3"/>
    <w:rsid w:val="00825A21"/>
    <w:rsid w:val="00825E4A"/>
    <w:rsid w:val="008301E1"/>
    <w:rsid w:val="00831F04"/>
    <w:rsid w:val="008326D1"/>
    <w:rsid w:val="00832AC5"/>
    <w:rsid w:val="0083568D"/>
    <w:rsid w:val="00842B3F"/>
    <w:rsid w:val="00862192"/>
    <w:rsid w:val="00876FF5"/>
    <w:rsid w:val="0087747C"/>
    <w:rsid w:val="00880B59"/>
    <w:rsid w:val="0088108F"/>
    <w:rsid w:val="00883CD5"/>
    <w:rsid w:val="00885905"/>
    <w:rsid w:val="008B0E22"/>
    <w:rsid w:val="008B5E7A"/>
    <w:rsid w:val="008B652E"/>
    <w:rsid w:val="008B7833"/>
    <w:rsid w:val="008C7C72"/>
    <w:rsid w:val="008D3603"/>
    <w:rsid w:val="008D4CB7"/>
    <w:rsid w:val="008E3687"/>
    <w:rsid w:val="008E57CD"/>
    <w:rsid w:val="008E5B2E"/>
    <w:rsid w:val="008F09DF"/>
    <w:rsid w:val="008F2474"/>
    <w:rsid w:val="008F4EFE"/>
    <w:rsid w:val="008F6340"/>
    <w:rsid w:val="008F6D18"/>
    <w:rsid w:val="008F776F"/>
    <w:rsid w:val="00912193"/>
    <w:rsid w:val="00914237"/>
    <w:rsid w:val="009201BA"/>
    <w:rsid w:val="0092336A"/>
    <w:rsid w:val="009251C0"/>
    <w:rsid w:val="00937EAB"/>
    <w:rsid w:val="00940BA4"/>
    <w:rsid w:val="009451F4"/>
    <w:rsid w:val="00952357"/>
    <w:rsid w:val="009525A1"/>
    <w:rsid w:val="0096004C"/>
    <w:rsid w:val="009611CF"/>
    <w:rsid w:val="0097351B"/>
    <w:rsid w:val="00976522"/>
    <w:rsid w:val="00987006"/>
    <w:rsid w:val="009B44A7"/>
    <w:rsid w:val="009B4520"/>
    <w:rsid w:val="009C0711"/>
    <w:rsid w:val="009C6B62"/>
    <w:rsid w:val="009E0627"/>
    <w:rsid w:val="009E622B"/>
    <w:rsid w:val="009F2C01"/>
    <w:rsid w:val="00A03594"/>
    <w:rsid w:val="00A05606"/>
    <w:rsid w:val="00A21D6C"/>
    <w:rsid w:val="00A245FB"/>
    <w:rsid w:val="00A256BC"/>
    <w:rsid w:val="00A30F7F"/>
    <w:rsid w:val="00A31F83"/>
    <w:rsid w:val="00A357F9"/>
    <w:rsid w:val="00A370BA"/>
    <w:rsid w:val="00A37189"/>
    <w:rsid w:val="00A40B9B"/>
    <w:rsid w:val="00A438D5"/>
    <w:rsid w:val="00A466CF"/>
    <w:rsid w:val="00A53DC7"/>
    <w:rsid w:val="00A57D82"/>
    <w:rsid w:val="00A62074"/>
    <w:rsid w:val="00A67B57"/>
    <w:rsid w:val="00A70A57"/>
    <w:rsid w:val="00A719E7"/>
    <w:rsid w:val="00A75C7D"/>
    <w:rsid w:val="00AA476C"/>
    <w:rsid w:val="00AB28EF"/>
    <w:rsid w:val="00AB425A"/>
    <w:rsid w:val="00AB5C11"/>
    <w:rsid w:val="00AC3BF8"/>
    <w:rsid w:val="00AD0A89"/>
    <w:rsid w:val="00AD4C5D"/>
    <w:rsid w:val="00AE299B"/>
    <w:rsid w:val="00AF3063"/>
    <w:rsid w:val="00AF4BA4"/>
    <w:rsid w:val="00AF4DCB"/>
    <w:rsid w:val="00B13992"/>
    <w:rsid w:val="00B2232D"/>
    <w:rsid w:val="00B31468"/>
    <w:rsid w:val="00B31E62"/>
    <w:rsid w:val="00B475D7"/>
    <w:rsid w:val="00B47A76"/>
    <w:rsid w:val="00B5085E"/>
    <w:rsid w:val="00B5125B"/>
    <w:rsid w:val="00B53AC6"/>
    <w:rsid w:val="00B61CB9"/>
    <w:rsid w:val="00B64FD4"/>
    <w:rsid w:val="00B71574"/>
    <w:rsid w:val="00B72D88"/>
    <w:rsid w:val="00B74E67"/>
    <w:rsid w:val="00BA2F5E"/>
    <w:rsid w:val="00BA33E6"/>
    <w:rsid w:val="00BA4EBB"/>
    <w:rsid w:val="00BA6E2A"/>
    <w:rsid w:val="00BB125D"/>
    <w:rsid w:val="00BB39EF"/>
    <w:rsid w:val="00BB54DA"/>
    <w:rsid w:val="00BB6E47"/>
    <w:rsid w:val="00BC0568"/>
    <w:rsid w:val="00BC1934"/>
    <w:rsid w:val="00BC39A8"/>
    <w:rsid w:val="00BC47A2"/>
    <w:rsid w:val="00BC5FB3"/>
    <w:rsid w:val="00BC7ECE"/>
    <w:rsid w:val="00BD42E3"/>
    <w:rsid w:val="00BD644D"/>
    <w:rsid w:val="00BE2D16"/>
    <w:rsid w:val="00BF3911"/>
    <w:rsid w:val="00C0231A"/>
    <w:rsid w:val="00C07ADC"/>
    <w:rsid w:val="00C2202D"/>
    <w:rsid w:val="00C30E3E"/>
    <w:rsid w:val="00C311FD"/>
    <w:rsid w:val="00C318E1"/>
    <w:rsid w:val="00C345C2"/>
    <w:rsid w:val="00C37729"/>
    <w:rsid w:val="00C55F3A"/>
    <w:rsid w:val="00C64DE3"/>
    <w:rsid w:val="00C71D25"/>
    <w:rsid w:val="00C747AC"/>
    <w:rsid w:val="00C80F7C"/>
    <w:rsid w:val="00C82390"/>
    <w:rsid w:val="00C83E7C"/>
    <w:rsid w:val="00C86691"/>
    <w:rsid w:val="00C9273D"/>
    <w:rsid w:val="00C928B0"/>
    <w:rsid w:val="00C92A47"/>
    <w:rsid w:val="00C96868"/>
    <w:rsid w:val="00CB641D"/>
    <w:rsid w:val="00CC261C"/>
    <w:rsid w:val="00CD0D38"/>
    <w:rsid w:val="00CD245E"/>
    <w:rsid w:val="00CD3FC9"/>
    <w:rsid w:val="00CD5F01"/>
    <w:rsid w:val="00CE49CE"/>
    <w:rsid w:val="00CE78A4"/>
    <w:rsid w:val="00CF0DF6"/>
    <w:rsid w:val="00CF16F6"/>
    <w:rsid w:val="00CF34A0"/>
    <w:rsid w:val="00CF755A"/>
    <w:rsid w:val="00D06237"/>
    <w:rsid w:val="00D10656"/>
    <w:rsid w:val="00D24507"/>
    <w:rsid w:val="00D30A3E"/>
    <w:rsid w:val="00D3114D"/>
    <w:rsid w:val="00D43983"/>
    <w:rsid w:val="00D4669A"/>
    <w:rsid w:val="00D4692F"/>
    <w:rsid w:val="00D509D8"/>
    <w:rsid w:val="00D50F21"/>
    <w:rsid w:val="00D53331"/>
    <w:rsid w:val="00D71F13"/>
    <w:rsid w:val="00D7408A"/>
    <w:rsid w:val="00D75729"/>
    <w:rsid w:val="00D84A6C"/>
    <w:rsid w:val="00D85183"/>
    <w:rsid w:val="00D926E1"/>
    <w:rsid w:val="00DA03A4"/>
    <w:rsid w:val="00DA3A5B"/>
    <w:rsid w:val="00DB4C68"/>
    <w:rsid w:val="00DC1430"/>
    <w:rsid w:val="00DC29C0"/>
    <w:rsid w:val="00DD36D2"/>
    <w:rsid w:val="00DE02E9"/>
    <w:rsid w:val="00DE17F2"/>
    <w:rsid w:val="00DE4D2A"/>
    <w:rsid w:val="00DE524B"/>
    <w:rsid w:val="00DE69D5"/>
    <w:rsid w:val="00DE6A7E"/>
    <w:rsid w:val="00DF32B3"/>
    <w:rsid w:val="00E02B0C"/>
    <w:rsid w:val="00E06F62"/>
    <w:rsid w:val="00E11BD8"/>
    <w:rsid w:val="00E229A4"/>
    <w:rsid w:val="00E3420D"/>
    <w:rsid w:val="00E52239"/>
    <w:rsid w:val="00E57BC2"/>
    <w:rsid w:val="00E6491C"/>
    <w:rsid w:val="00E64E90"/>
    <w:rsid w:val="00E65BF0"/>
    <w:rsid w:val="00E76760"/>
    <w:rsid w:val="00E77B02"/>
    <w:rsid w:val="00E833EB"/>
    <w:rsid w:val="00E9144D"/>
    <w:rsid w:val="00E9247D"/>
    <w:rsid w:val="00E958B2"/>
    <w:rsid w:val="00E9688E"/>
    <w:rsid w:val="00E970D7"/>
    <w:rsid w:val="00E97E23"/>
    <w:rsid w:val="00EA1640"/>
    <w:rsid w:val="00EA4B07"/>
    <w:rsid w:val="00EA79BC"/>
    <w:rsid w:val="00EB0F41"/>
    <w:rsid w:val="00EB622D"/>
    <w:rsid w:val="00EB747F"/>
    <w:rsid w:val="00EE5795"/>
    <w:rsid w:val="00EE7D5D"/>
    <w:rsid w:val="00EF35C2"/>
    <w:rsid w:val="00EF58E8"/>
    <w:rsid w:val="00EF5CC3"/>
    <w:rsid w:val="00F0112B"/>
    <w:rsid w:val="00F026D3"/>
    <w:rsid w:val="00F06302"/>
    <w:rsid w:val="00F06341"/>
    <w:rsid w:val="00F12F12"/>
    <w:rsid w:val="00F13ACE"/>
    <w:rsid w:val="00F1471C"/>
    <w:rsid w:val="00F1625C"/>
    <w:rsid w:val="00F315C0"/>
    <w:rsid w:val="00F32028"/>
    <w:rsid w:val="00F54A2E"/>
    <w:rsid w:val="00F54DB7"/>
    <w:rsid w:val="00F55788"/>
    <w:rsid w:val="00F618EA"/>
    <w:rsid w:val="00F62A6E"/>
    <w:rsid w:val="00F722E1"/>
    <w:rsid w:val="00F7509A"/>
    <w:rsid w:val="00F7643E"/>
    <w:rsid w:val="00F76D3B"/>
    <w:rsid w:val="00F770FA"/>
    <w:rsid w:val="00F80278"/>
    <w:rsid w:val="00F802DC"/>
    <w:rsid w:val="00F83673"/>
    <w:rsid w:val="00F8516A"/>
    <w:rsid w:val="00F867AB"/>
    <w:rsid w:val="00FA4E52"/>
    <w:rsid w:val="00FA5B37"/>
    <w:rsid w:val="00FB4FC1"/>
    <w:rsid w:val="00FD27E6"/>
    <w:rsid w:val="00FD2E9E"/>
    <w:rsid w:val="00FD4C7B"/>
    <w:rsid w:val="00FD512D"/>
    <w:rsid w:val="00FD7A6F"/>
    <w:rsid w:val="00FF36F7"/>
    <w:rsid w:val="00FF4B91"/>
    <w:rsid w:val="00FF7F9C"/>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32194"/>
  <w15:docId w15:val="{EB8D1E99-07AD-4808-B0E7-A319C4BE0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82">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B65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F58E8"/>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06271C"/>
    <w:rPr>
      <w:rFonts w:ascii="Lucida Grande" w:hAnsi="Lucida Grande" w:cs="Lucida Grande"/>
      <w:sz w:val="18"/>
      <w:szCs w:val="18"/>
    </w:rPr>
  </w:style>
  <w:style w:type="character" w:styleId="CommentReference">
    <w:name w:val="annotation reference"/>
    <w:basedOn w:val="DefaultParagraphFont"/>
    <w:uiPriority w:val="99"/>
    <w:semiHidden/>
    <w:rsid w:val="00EF58E8"/>
    <w:rPr>
      <w:rFonts w:cs="Times New Roman"/>
      <w:sz w:val="16"/>
      <w:szCs w:val="16"/>
    </w:rPr>
  </w:style>
  <w:style w:type="paragraph" w:styleId="CommentText">
    <w:name w:val="annotation text"/>
    <w:basedOn w:val="Normal"/>
    <w:link w:val="CommentTextChar"/>
    <w:uiPriority w:val="99"/>
    <w:rsid w:val="00EF58E8"/>
    <w:pPr>
      <w:spacing w:line="240" w:lineRule="auto"/>
    </w:pPr>
    <w:rPr>
      <w:rFonts w:ascii="Calibri" w:eastAsia="Batang" w:hAnsi="Calibri" w:cs="Times New Roman"/>
      <w:sz w:val="20"/>
      <w:szCs w:val="20"/>
    </w:rPr>
  </w:style>
  <w:style w:type="character" w:customStyle="1" w:styleId="CommentTextChar">
    <w:name w:val="Comment Text Char"/>
    <w:basedOn w:val="DefaultParagraphFont"/>
    <w:link w:val="CommentText"/>
    <w:uiPriority w:val="99"/>
    <w:rsid w:val="00EF58E8"/>
    <w:rPr>
      <w:rFonts w:ascii="Calibri" w:eastAsia="Batang" w:hAnsi="Calibri" w:cs="Times New Roman"/>
      <w:sz w:val="20"/>
      <w:szCs w:val="20"/>
    </w:rPr>
  </w:style>
  <w:style w:type="character" w:customStyle="1" w:styleId="BalloonTextChar1">
    <w:name w:val="Balloon Text Char1"/>
    <w:basedOn w:val="DefaultParagraphFont"/>
    <w:link w:val="BalloonText"/>
    <w:uiPriority w:val="99"/>
    <w:semiHidden/>
    <w:rsid w:val="00EF58E8"/>
    <w:rPr>
      <w:rFonts w:ascii="Tahoma" w:hAnsi="Tahoma" w:cs="Tahoma"/>
      <w:sz w:val="16"/>
      <w:szCs w:val="16"/>
    </w:rPr>
  </w:style>
  <w:style w:type="character" w:styleId="Hyperlink">
    <w:name w:val="Hyperlink"/>
    <w:basedOn w:val="DefaultParagraphFont"/>
    <w:uiPriority w:val="99"/>
    <w:unhideWhenUsed/>
    <w:rsid w:val="009525A1"/>
    <w:rPr>
      <w:color w:val="0000FF" w:themeColor="hyperlink"/>
      <w:u w:val="single"/>
    </w:rPr>
  </w:style>
  <w:style w:type="table" w:styleId="TableGrid">
    <w:name w:val="Table Grid"/>
    <w:basedOn w:val="TableNormal"/>
    <w:rsid w:val="009525A1"/>
    <w:pPr>
      <w:spacing w:after="0" w:line="240" w:lineRule="auto"/>
    </w:pPr>
    <w:rPr>
      <w:rFonts w:ascii="Calibri" w:eastAsia="Batang" w:hAnsi="Calibri"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786170"/>
    <w:pPr>
      <w:ind w:left="720"/>
      <w:contextualSpacing/>
    </w:pPr>
  </w:style>
  <w:style w:type="paragraph" w:customStyle="1" w:styleId="Normal1">
    <w:name w:val="Normal1"/>
    <w:rsid w:val="005843CA"/>
    <w:pPr>
      <w:spacing w:after="0"/>
    </w:pPr>
    <w:rPr>
      <w:rFonts w:ascii="Arial" w:eastAsia="MS Minngs" w:hAnsi="Arial" w:cs="Arial"/>
      <w:color w:val="000000"/>
      <w:szCs w:val="24"/>
      <w:lang w:eastAsia="ja-JP"/>
    </w:rPr>
  </w:style>
  <w:style w:type="paragraph" w:styleId="CommentSubject">
    <w:name w:val="annotation subject"/>
    <w:basedOn w:val="CommentText"/>
    <w:next w:val="CommentText"/>
    <w:link w:val="CommentSubjectChar"/>
    <w:uiPriority w:val="99"/>
    <w:semiHidden/>
    <w:rsid w:val="005843CA"/>
    <w:rPr>
      <w:b/>
      <w:bCs/>
    </w:rPr>
  </w:style>
  <w:style w:type="character" w:customStyle="1" w:styleId="CommentSubjectChar">
    <w:name w:val="Comment Subject Char"/>
    <w:basedOn w:val="CommentTextChar"/>
    <w:link w:val="CommentSubject"/>
    <w:uiPriority w:val="99"/>
    <w:semiHidden/>
    <w:rsid w:val="005843CA"/>
    <w:rPr>
      <w:rFonts w:ascii="Calibri" w:eastAsia="Batang" w:hAnsi="Calibri" w:cs="Times New Roman"/>
      <w:b/>
      <w:bCs/>
      <w:sz w:val="20"/>
      <w:szCs w:val="20"/>
    </w:rPr>
  </w:style>
  <w:style w:type="paragraph" w:styleId="Header">
    <w:name w:val="header"/>
    <w:basedOn w:val="Normal"/>
    <w:link w:val="HeaderChar"/>
    <w:uiPriority w:val="99"/>
    <w:rsid w:val="005843CA"/>
    <w:pPr>
      <w:tabs>
        <w:tab w:val="center" w:pos="4320"/>
        <w:tab w:val="right" w:pos="8640"/>
      </w:tabs>
      <w:spacing w:after="0" w:line="240" w:lineRule="auto"/>
    </w:pPr>
    <w:rPr>
      <w:rFonts w:ascii="Calibri" w:eastAsia="Batang" w:hAnsi="Calibri" w:cs="Times New Roman"/>
    </w:rPr>
  </w:style>
  <w:style w:type="character" w:customStyle="1" w:styleId="HeaderChar">
    <w:name w:val="Header Char"/>
    <w:basedOn w:val="DefaultParagraphFont"/>
    <w:link w:val="Header"/>
    <w:uiPriority w:val="99"/>
    <w:rsid w:val="005843CA"/>
    <w:rPr>
      <w:rFonts w:ascii="Calibri" w:eastAsia="Batang" w:hAnsi="Calibri" w:cs="Times New Roman"/>
    </w:rPr>
  </w:style>
  <w:style w:type="paragraph" w:styleId="Footer">
    <w:name w:val="footer"/>
    <w:basedOn w:val="Normal"/>
    <w:link w:val="FooterChar"/>
    <w:uiPriority w:val="99"/>
    <w:rsid w:val="005843CA"/>
    <w:pPr>
      <w:tabs>
        <w:tab w:val="center" w:pos="4320"/>
        <w:tab w:val="right" w:pos="8640"/>
      </w:tabs>
      <w:spacing w:after="0" w:line="240" w:lineRule="auto"/>
    </w:pPr>
    <w:rPr>
      <w:rFonts w:ascii="Calibri" w:eastAsia="Batang" w:hAnsi="Calibri" w:cs="Times New Roman"/>
    </w:rPr>
  </w:style>
  <w:style w:type="character" w:customStyle="1" w:styleId="FooterChar">
    <w:name w:val="Footer Char"/>
    <w:basedOn w:val="DefaultParagraphFont"/>
    <w:link w:val="Footer"/>
    <w:uiPriority w:val="99"/>
    <w:rsid w:val="005843CA"/>
    <w:rPr>
      <w:rFonts w:ascii="Calibri" w:eastAsia="Batang" w:hAnsi="Calibri" w:cs="Times New Roman"/>
    </w:rPr>
  </w:style>
  <w:style w:type="paragraph" w:styleId="Revision">
    <w:name w:val="Revision"/>
    <w:hidden/>
    <w:uiPriority w:val="99"/>
    <w:semiHidden/>
    <w:rsid w:val="005843CA"/>
    <w:pPr>
      <w:spacing w:after="0" w:line="240" w:lineRule="auto"/>
    </w:pPr>
    <w:rPr>
      <w:rFonts w:ascii="Calibri" w:eastAsia="Batang" w:hAnsi="Calibri" w:cs="Times New Roman"/>
    </w:rPr>
  </w:style>
  <w:style w:type="character" w:styleId="Strong">
    <w:name w:val="Strong"/>
    <w:basedOn w:val="DefaultParagraphFont"/>
    <w:uiPriority w:val="99"/>
    <w:qFormat/>
    <w:rsid w:val="005843CA"/>
    <w:rPr>
      <w:rFonts w:cs="Times New Roman"/>
      <w:b/>
      <w:bCs/>
    </w:rPr>
  </w:style>
  <w:style w:type="paragraph" w:styleId="NormalWeb">
    <w:name w:val="Normal (Web)"/>
    <w:basedOn w:val="Normal"/>
    <w:uiPriority w:val="99"/>
    <w:unhideWhenUsed/>
    <w:rsid w:val="005843CA"/>
    <w:pPr>
      <w:spacing w:before="100" w:beforeAutospacing="1" w:after="100" w:afterAutospacing="1" w:line="240" w:lineRule="auto"/>
    </w:pPr>
    <w:rPr>
      <w:rFonts w:ascii="Times New Roman" w:hAnsi="Times New Roman" w:cs="Times New Roman"/>
      <w:sz w:val="24"/>
      <w:szCs w:val="24"/>
      <w:lang w:val="en-GB" w:eastAsia="en-GB"/>
    </w:rPr>
  </w:style>
  <w:style w:type="paragraph" w:styleId="Title">
    <w:name w:val="Title"/>
    <w:basedOn w:val="Normal"/>
    <w:next w:val="Normal"/>
    <w:link w:val="TitleChar"/>
    <w:autoRedefine/>
    <w:rsid w:val="00DE6A7E"/>
    <w:pPr>
      <w:spacing w:after="240" w:line="240" w:lineRule="auto"/>
      <w:contextualSpacing/>
    </w:pPr>
    <w:rPr>
      <w:rFonts w:eastAsiaTheme="majorEastAsia" w:cstheme="majorBidi"/>
      <w:b/>
      <w:spacing w:val="-10"/>
      <w:kern w:val="28"/>
      <w:sz w:val="24"/>
      <w:szCs w:val="56"/>
    </w:rPr>
  </w:style>
  <w:style w:type="character" w:customStyle="1" w:styleId="TitleChar">
    <w:name w:val="Title Char"/>
    <w:basedOn w:val="DefaultParagraphFont"/>
    <w:link w:val="Title"/>
    <w:rsid w:val="00DE6A7E"/>
    <w:rPr>
      <w:rFonts w:eastAsiaTheme="majorEastAsia" w:cstheme="majorBidi"/>
      <w:b/>
      <w:spacing w:val="-10"/>
      <w:kern w:val="28"/>
      <w:sz w:val="24"/>
      <w:szCs w:val="56"/>
    </w:rPr>
  </w:style>
  <w:style w:type="paragraph" w:customStyle="1" w:styleId="EndNoteBibliographyTitle">
    <w:name w:val="EndNote Bibliography Title"/>
    <w:basedOn w:val="Normal"/>
    <w:rsid w:val="008301E1"/>
    <w:pPr>
      <w:spacing w:after="0"/>
      <w:jc w:val="center"/>
    </w:pPr>
    <w:rPr>
      <w:rFonts w:ascii="Calibri" w:hAnsi="Calibri" w:cs="Calibri"/>
    </w:rPr>
  </w:style>
  <w:style w:type="paragraph" w:customStyle="1" w:styleId="EndNoteBibliography">
    <w:name w:val="EndNote Bibliography"/>
    <w:basedOn w:val="Normal"/>
    <w:rsid w:val="008301E1"/>
    <w:pPr>
      <w:spacing w:line="240" w:lineRule="auto"/>
    </w:pPr>
    <w:rPr>
      <w:rFonts w:ascii="Calibri" w:hAnsi="Calibri" w:cs="Calibri"/>
    </w:rPr>
  </w:style>
  <w:style w:type="paragraph" w:styleId="DocumentMap">
    <w:name w:val="Document Map"/>
    <w:basedOn w:val="Normal"/>
    <w:link w:val="DocumentMapChar"/>
    <w:semiHidden/>
    <w:unhideWhenUsed/>
    <w:rsid w:val="00B7157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semiHidden/>
    <w:rsid w:val="00B71574"/>
    <w:rPr>
      <w:rFonts w:ascii="Times New Roman" w:hAnsi="Times New Roman" w:cs="Times New Roman"/>
      <w:sz w:val="24"/>
      <w:szCs w:val="24"/>
    </w:rPr>
  </w:style>
  <w:style w:type="character" w:styleId="PageNumber">
    <w:name w:val="page number"/>
    <w:basedOn w:val="DefaultParagraphFont"/>
    <w:semiHidden/>
    <w:unhideWhenUsed/>
    <w:rsid w:val="003B5138"/>
  </w:style>
  <w:style w:type="character" w:styleId="LineNumber">
    <w:name w:val="line number"/>
    <w:basedOn w:val="DefaultParagraphFont"/>
    <w:semiHidden/>
    <w:unhideWhenUsed/>
    <w:rsid w:val="003B51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42416">
      <w:bodyDiv w:val="1"/>
      <w:marLeft w:val="0"/>
      <w:marRight w:val="0"/>
      <w:marTop w:val="0"/>
      <w:marBottom w:val="0"/>
      <w:divBdr>
        <w:top w:val="none" w:sz="0" w:space="0" w:color="auto"/>
        <w:left w:val="none" w:sz="0" w:space="0" w:color="auto"/>
        <w:bottom w:val="none" w:sz="0" w:space="0" w:color="auto"/>
        <w:right w:val="none" w:sz="0" w:space="0" w:color="auto"/>
      </w:divBdr>
    </w:div>
    <w:div w:id="109707350">
      <w:bodyDiv w:val="1"/>
      <w:marLeft w:val="0"/>
      <w:marRight w:val="0"/>
      <w:marTop w:val="0"/>
      <w:marBottom w:val="0"/>
      <w:divBdr>
        <w:top w:val="none" w:sz="0" w:space="0" w:color="auto"/>
        <w:left w:val="none" w:sz="0" w:space="0" w:color="auto"/>
        <w:bottom w:val="none" w:sz="0" w:space="0" w:color="auto"/>
        <w:right w:val="none" w:sz="0" w:space="0" w:color="auto"/>
      </w:divBdr>
    </w:div>
    <w:div w:id="114834069">
      <w:bodyDiv w:val="1"/>
      <w:marLeft w:val="0"/>
      <w:marRight w:val="0"/>
      <w:marTop w:val="0"/>
      <w:marBottom w:val="0"/>
      <w:divBdr>
        <w:top w:val="none" w:sz="0" w:space="0" w:color="auto"/>
        <w:left w:val="none" w:sz="0" w:space="0" w:color="auto"/>
        <w:bottom w:val="none" w:sz="0" w:space="0" w:color="auto"/>
        <w:right w:val="none" w:sz="0" w:space="0" w:color="auto"/>
      </w:divBdr>
    </w:div>
    <w:div w:id="568542822">
      <w:bodyDiv w:val="1"/>
      <w:marLeft w:val="0"/>
      <w:marRight w:val="0"/>
      <w:marTop w:val="0"/>
      <w:marBottom w:val="0"/>
      <w:divBdr>
        <w:top w:val="none" w:sz="0" w:space="0" w:color="auto"/>
        <w:left w:val="none" w:sz="0" w:space="0" w:color="auto"/>
        <w:bottom w:val="none" w:sz="0" w:space="0" w:color="auto"/>
        <w:right w:val="none" w:sz="0" w:space="0" w:color="auto"/>
      </w:divBdr>
    </w:div>
    <w:div w:id="581914885">
      <w:bodyDiv w:val="1"/>
      <w:marLeft w:val="0"/>
      <w:marRight w:val="0"/>
      <w:marTop w:val="0"/>
      <w:marBottom w:val="0"/>
      <w:divBdr>
        <w:top w:val="none" w:sz="0" w:space="0" w:color="auto"/>
        <w:left w:val="none" w:sz="0" w:space="0" w:color="auto"/>
        <w:bottom w:val="none" w:sz="0" w:space="0" w:color="auto"/>
        <w:right w:val="none" w:sz="0" w:space="0" w:color="auto"/>
      </w:divBdr>
    </w:div>
    <w:div w:id="587494977">
      <w:bodyDiv w:val="1"/>
      <w:marLeft w:val="0"/>
      <w:marRight w:val="0"/>
      <w:marTop w:val="0"/>
      <w:marBottom w:val="0"/>
      <w:divBdr>
        <w:top w:val="none" w:sz="0" w:space="0" w:color="auto"/>
        <w:left w:val="none" w:sz="0" w:space="0" w:color="auto"/>
        <w:bottom w:val="none" w:sz="0" w:space="0" w:color="auto"/>
        <w:right w:val="none" w:sz="0" w:space="0" w:color="auto"/>
      </w:divBdr>
    </w:div>
    <w:div w:id="1048647049">
      <w:bodyDiv w:val="1"/>
      <w:marLeft w:val="0"/>
      <w:marRight w:val="0"/>
      <w:marTop w:val="0"/>
      <w:marBottom w:val="0"/>
      <w:divBdr>
        <w:top w:val="none" w:sz="0" w:space="0" w:color="auto"/>
        <w:left w:val="none" w:sz="0" w:space="0" w:color="auto"/>
        <w:bottom w:val="none" w:sz="0" w:space="0" w:color="auto"/>
        <w:right w:val="none" w:sz="0" w:space="0" w:color="auto"/>
      </w:divBdr>
    </w:div>
    <w:div w:id="1202136068">
      <w:bodyDiv w:val="1"/>
      <w:marLeft w:val="0"/>
      <w:marRight w:val="0"/>
      <w:marTop w:val="0"/>
      <w:marBottom w:val="0"/>
      <w:divBdr>
        <w:top w:val="none" w:sz="0" w:space="0" w:color="auto"/>
        <w:left w:val="none" w:sz="0" w:space="0" w:color="auto"/>
        <w:bottom w:val="none" w:sz="0" w:space="0" w:color="auto"/>
        <w:right w:val="none" w:sz="0" w:space="0" w:color="auto"/>
      </w:divBdr>
    </w:div>
    <w:div w:id="1318650595">
      <w:bodyDiv w:val="1"/>
      <w:marLeft w:val="0"/>
      <w:marRight w:val="0"/>
      <w:marTop w:val="0"/>
      <w:marBottom w:val="0"/>
      <w:divBdr>
        <w:top w:val="none" w:sz="0" w:space="0" w:color="auto"/>
        <w:left w:val="none" w:sz="0" w:space="0" w:color="auto"/>
        <w:bottom w:val="none" w:sz="0" w:space="0" w:color="auto"/>
        <w:right w:val="none" w:sz="0" w:space="0" w:color="auto"/>
      </w:divBdr>
    </w:div>
    <w:div w:id="1515848966">
      <w:bodyDiv w:val="1"/>
      <w:marLeft w:val="0"/>
      <w:marRight w:val="0"/>
      <w:marTop w:val="0"/>
      <w:marBottom w:val="0"/>
      <w:divBdr>
        <w:top w:val="none" w:sz="0" w:space="0" w:color="auto"/>
        <w:left w:val="none" w:sz="0" w:space="0" w:color="auto"/>
        <w:bottom w:val="none" w:sz="0" w:space="0" w:color="auto"/>
        <w:right w:val="none" w:sz="0" w:space="0" w:color="auto"/>
      </w:divBdr>
    </w:div>
    <w:div w:id="1713918469">
      <w:bodyDiv w:val="1"/>
      <w:marLeft w:val="0"/>
      <w:marRight w:val="0"/>
      <w:marTop w:val="0"/>
      <w:marBottom w:val="0"/>
      <w:divBdr>
        <w:top w:val="none" w:sz="0" w:space="0" w:color="auto"/>
        <w:left w:val="none" w:sz="0" w:space="0" w:color="auto"/>
        <w:bottom w:val="none" w:sz="0" w:space="0" w:color="auto"/>
        <w:right w:val="none" w:sz="0" w:space="0" w:color="auto"/>
      </w:divBdr>
    </w:div>
    <w:div w:id="210602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8063DE7B-E4CF-3E43-B2F8-2EE3F6CD9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3</Pages>
  <Words>7391</Words>
  <Characters>42134</Characters>
  <Application>Microsoft Macintosh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49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ol of Public Health</dc:creator>
  <cp:lastModifiedBy>Goo Jun</cp:lastModifiedBy>
  <cp:revision>28</cp:revision>
  <cp:lastPrinted>2015-08-12T14:12:00Z</cp:lastPrinted>
  <dcterms:created xsi:type="dcterms:W3CDTF">2017-09-07T17:48:00Z</dcterms:created>
  <dcterms:modified xsi:type="dcterms:W3CDTF">2017-11-18T15:55:00Z</dcterms:modified>
</cp:coreProperties>
</file>